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C1E16" w14:textId="74807E8B" w:rsidR="00C757DA" w:rsidRPr="007176C7" w:rsidRDefault="00B36377" w:rsidP="00152CA5">
      <w:pPr>
        <w:spacing w:line="480" w:lineRule="auto"/>
        <w:rPr>
          <w:rFonts w:cstheme="minorHAnsi"/>
          <w:b/>
        </w:rPr>
      </w:pPr>
      <w:bookmarkStart w:id="0" w:name="_GoBack"/>
      <w:r w:rsidRPr="007176C7">
        <w:rPr>
          <w:rFonts w:cstheme="minorHAnsi"/>
          <w:b/>
        </w:rPr>
        <w:t>R</w:t>
      </w:r>
      <w:r w:rsidR="00316422" w:rsidRPr="007176C7">
        <w:rPr>
          <w:rFonts w:cstheme="minorHAnsi"/>
          <w:b/>
        </w:rPr>
        <w:t xml:space="preserve">eference </w:t>
      </w:r>
      <w:r w:rsidR="00C757DA" w:rsidRPr="007176C7">
        <w:rPr>
          <w:rFonts w:cstheme="minorHAnsi"/>
          <w:b/>
        </w:rPr>
        <w:t>SV</w:t>
      </w:r>
      <w:r w:rsidRPr="007176C7">
        <w:rPr>
          <w:rFonts w:cstheme="minorHAnsi"/>
          <w:b/>
        </w:rPr>
        <w:t>A insertion polymorphisms</w:t>
      </w:r>
      <w:r w:rsidR="00C757DA" w:rsidRPr="007176C7">
        <w:rPr>
          <w:rFonts w:cstheme="minorHAnsi"/>
          <w:b/>
        </w:rPr>
        <w:t xml:space="preserve"> are associated with</w:t>
      </w:r>
      <w:r w:rsidR="00183017" w:rsidRPr="007176C7">
        <w:rPr>
          <w:rFonts w:cstheme="minorHAnsi"/>
          <w:b/>
        </w:rPr>
        <w:t xml:space="preserve"> </w:t>
      </w:r>
      <w:r w:rsidR="00C757DA" w:rsidRPr="007176C7">
        <w:rPr>
          <w:rFonts w:cstheme="minorHAnsi"/>
          <w:b/>
        </w:rPr>
        <w:t>Parkinson’s Disease</w:t>
      </w:r>
      <w:r w:rsidR="004A3F41">
        <w:rPr>
          <w:rFonts w:cstheme="minorHAnsi"/>
          <w:b/>
        </w:rPr>
        <w:t xml:space="preserve"> progression</w:t>
      </w:r>
      <w:r w:rsidR="00C757DA" w:rsidRPr="007176C7">
        <w:rPr>
          <w:rFonts w:cstheme="minorHAnsi"/>
          <w:b/>
        </w:rPr>
        <w:t xml:space="preserve"> and </w:t>
      </w:r>
      <w:r w:rsidR="00555094" w:rsidRPr="007176C7">
        <w:rPr>
          <w:rFonts w:cstheme="minorHAnsi"/>
          <w:b/>
        </w:rPr>
        <w:t xml:space="preserve">differential gene </w:t>
      </w:r>
      <w:r w:rsidR="00C757DA" w:rsidRPr="007176C7">
        <w:rPr>
          <w:rFonts w:cstheme="minorHAnsi"/>
          <w:b/>
        </w:rPr>
        <w:t xml:space="preserve">expression </w:t>
      </w:r>
    </w:p>
    <w:bookmarkEnd w:id="0"/>
    <w:p w14:paraId="78A65BA3" w14:textId="36CF1C47" w:rsidR="00C757DA" w:rsidRPr="007176C7" w:rsidRDefault="00C757DA" w:rsidP="00152CA5">
      <w:pPr>
        <w:spacing w:line="480" w:lineRule="auto"/>
        <w:rPr>
          <w:rFonts w:cstheme="minorHAnsi"/>
        </w:rPr>
      </w:pPr>
      <w:r w:rsidRPr="007176C7">
        <w:rPr>
          <w:rFonts w:cstheme="minorHAnsi"/>
        </w:rPr>
        <w:t>Abigail L. Pfaff</w:t>
      </w:r>
      <w:r w:rsidRPr="007176C7">
        <w:rPr>
          <w:rFonts w:cstheme="minorHAnsi"/>
          <w:vertAlign w:val="superscript"/>
        </w:rPr>
        <w:t>1,2</w:t>
      </w:r>
      <w:r w:rsidR="00533D5D" w:rsidRPr="007176C7">
        <w:rPr>
          <w:rFonts w:cstheme="minorHAnsi"/>
        </w:rPr>
        <w:t>,</w:t>
      </w:r>
      <w:r w:rsidRPr="007176C7">
        <w:rPr>
          <w:rFonts w:cstheme="minorHAnsi"/>
        </w:rPr>
        <w:t xml:space="preserve"> Vivien J. Bubb</w:t>
      </w:r>
      <w:r w:rsidR="00D53B2F" w:rsidRPr="007176C7">
        <w:rPr>
          <w:rFonts w:cstheme="minorHAnsi"/>
          <w:vertAlign w:val="superscript"/>
        </w:rPr>
        <w:t>3</w:t>
      </w:r>
      <w:r w:rsidR="00533D5D" w:rsidRPr="007176C7">
        <w:rPr>
          <w:rFonts w:cstheme="minorHAnsi"/>
        </w:rPr>
        <w:t>,</w:t>
      </w:r>
      <w:r w:rsidRPr="007176C7">
        <w:rPr>
          <w:rFonts w:cstheme="minorHAnsi"/>
        </w:rPr>
        <w:t xml:space="preserve"> John P. Quinn</w:t>
      </w:r>
      <w:r w:rsidR="00D53B2F" w:rsidRPr="007176C7">
        <w:rPr>
          <w:rFonts w:cstheme="minorHAnsi"/>
          <w:vertAlign w:val="superscript"/>
        </w:rPr>
        <w:t>3</w:t>
      </w:r>
      <w:r w:rsidRPr="007176C7">
        <w:rPr>
          <w:rFonts w:cstheme="minorHAnsi"/>
        </w:rPr>
        <w:t xml:space="preserve"> and Sulev Koks</w:t>
      </w:r>
      <w:r w:rsidRPr="007176C7">
        <w:rPr>
          <w:rFonts w:cstheme="minorHAnsi"/>
          <w:vertAlign w:val="superscript"/>
        </w:rPr>
        <w:t>1,2</w:t>
      </w:r>
      <w:r w:rsidR="00E513EB" w:rsidRPr="007176C7">
        <w:rPr>
          <w:rFonts w:cstheme="minorHAnsi"/>
          <w:vertAlign w:val="superscript"/>
        </w:rPr>
        <w:t>*</w:t>
      </w:r>
    </w:p>
    <w:p w14:paraId="49CBDAD9" w14:textId="4B3EBDAF" w:rsidR="00C757DA" w:rsidRPr="007176C7" w:rsidRDefault="00C757DA" w:rsidP="00152CA5">
      <w:pPr>
        <w:spacing w:line="480" w:lineRule="auto"/>
        <w:rPr>
          <w:rFonts w:cstheme="minorHAnsi"/>
          <w:color w:val="000000"/>
        </w:rPr>
      </w:pPr>
      <w:r w:rsidRPr="007176C7">
        <w:rPr>
          <w:rFonts w:cstheme="minorHAnsi"/>
          <w:vertAlign w:val="superscript"/>
        </w:rPr>
        <w:t xml:space="preserve">1 </w:t>
      </w:r>
      <w:r w:rsidRPr="007176C7">
        <w:rPr>
          <w:rFonts w:cstheme="minorHAnsi"/>
          <w:color w:val="000000"/>
        </w:rPr>
        <w:t>Perron Institute for Neurological and Translational Science, Perth, Western Australia</w:t>
      </w:r>
      <w:r w:rsidR="004A5AA4" w:rsidRPr="007176C7">
        <w:rPr>
          <w:rFonts w:cstheme="minorHAnsi"/>
          <w:color w:val="000000"/>
        </w:rPr>
        <w:t>, Australia</w:t>
      </w:r>
    </w:p>
    <w:p w14:paraId="5E6BB79A" w14:textId="41499ACF" w:rsidR="00C757DA" w:rsidRPr="007176C7" w:rsidRDefault="00C757DA" w:rsidP="00152CA5">
      <w:pPr>
        <w:spacing w:line="480" w:lineRule="auto"/>
        <w:rPr>
          <w:rFonts w:cstheme="minorHAnsi"/>
          <w:b/>
          <w:bCs/>
          <w:color w:val="0070C0"/>
        </w:rPr>
      </w:pPr>
      <w:r w:rsidRPr="007176C7">
        <w:rPr>
          <w:rFonts w:cstheme="minorHAnsi"/>
          <w:color w:val="000000"/>
          <w:vertAlign w:val="superscript"/>
        </w:rPr>
        <w:t>2</w:t>
      </w:r>
      <w:r w:rsidRPr="007176C7">
        <w:rPr>
          <w:rFonts w:cstheme="minorHAnsi"/>
          <w:color w:val="000000"/>
        </w:rPr>
        <w:t xml:space="preserve"> </w:t>
      </w:r>
      <w:r w:rsidRPr="007176C7">
        <w:rPr>
          <w:rFonts w:cstheme="minorHAnsi"/>
          <w:bCs/>
        </w:rPr>
        <w:t>Centre for Molecular Medicine and Innovative Therapeutics,</w:t>
      </w:r>
      <w:r w:rsidRPr="007176C7">
        <w:rPr>
          <w:rFonts w:cstheme="minorHAnsi"/>
          <w:b/>
          <w:bCs/>
        </w:rPr>
        <w:t xml:space="preserve"> </w:t>
      </w:r>
      <w:r w:rsidRPr="007176C7">
        <w:rPr>
          <w:rFonts w:cstheme="minorHAnsi"/>
          <w:color w:val="000000"/>
        </w:rPr>
        <w:t>Murdoch University, Perth, Western Australia</w:t>
      </w:r>
      <w:r w:rsidR="004A5AA4" w:rsidRPr="007176C7">
        <w:rPr>
          <w:rFonts w:cstheme="minorHAnsi"/>
          <w:color w:val="000000"/>
        </w:rPr>
        <w:t>, Australia</w:t>
      </w:r>
    </w:p>
    <w:p w14:paraId="21168483" w14:textId="163D7515" w:rsidR="00C757DA" w:rsidRPr="007176C7" w:rsidRDefault="00D53B2F" w:rsidP="00152CA5">
      <w:pPr>
        <w:spacing w:line="480" w:lineRule="auto"/>
        <w:rPr>
          <w:rFonts w:cstheme="minorHAnsi"/>
        </w:rPr>
      </w:pPr>
      <w:r w:rsidRPr="007176C7">
        <w:rPr>
          <w:rFonts w:cstheme="minorHAnsi"/>
          <w:color w:val="000000"/>
          <w:vertAlign w:val="superscript"/>
        </w:rPr>
        <w:t>3</w:t>
      </w:r>
      <w:r w:rsidR="00C757DA" w:rsidRPr="007176C7">
        <w:rPr>
          <w:rFonts w:cstheme="minorHAnsi"/>
          <w:color w:val="000000"/>
        </w:rPr>
        <w:t xml:space="preserve"> </w:t>
      </w:r>
      <w:r w:rsidR="00C757DA" w:rsidRPr="007176C7">
        <w:rPr>
          <w:rFonts w:cstheme="minorHAnsi"/>
        </w:rPr>
        <w:t>Depar</w:t>
      </w:r>
      <w:r w:rsidR="00EA17B5" w:rsidRPr="007176C7">
        <w:rPr>
          <w:rFonts w:cstheme="minorHAnsi"/>
        </w:rPr>
        <w:t xml:space="preserve">tment of </w:t>
      </w:r>
      <w:r w:rsidR="00C757DA" w:rsidRPr="007176C7">
        <w:rPr>
          <w:rFonts w:cstheme="minorHAnsi"/>
        </w:rPr>
        <w:t>Pharmacology</w:t>
      </w:r>
      <w:r w:rsidR="00EA17B5" w:rsidRPr="007176C7">
        <w:rPr>
          <w:rFonts w:cstheme="minorHAnsi"/>
        </w:rPr>
        <w:t xml:space="preserve"> and Therapeutics</w:t>
      </w:r>
      <w:r w:rsidR="00C757DA" w:rsidRPr="007176C7">
        <w:rPr>
          <w:rFonts w:cstheme="minorHAnsi"/>
        </w:rPr>
        <w:t xml:space="preserve">, Institute of </w:t>
      </w:r>
      <w:r w:rsidR="00EA17B5" w:rsidRPr="007176C7">
        <w:rPr>
          <w:rFonts w:cstheme="minorHAnsi"/>
        </w:rPr>
        <w:t>Systems, Molecular and Integrative Biology</w:t>
      </w:r>
      <w:r w:rsidR="00C757DA" w:rsidRPr="007176C7">
        <w:rPr>
          <w:rFonts w:cstheme="minorHAnsi"/>
        </w:rPr>
        <w:t>, University of Liverpool, Li</w:t>
      </w:r>
      <w:r w:rsidR="004A5AA4" w:rsidRPr="007176C7">
        <w:rPr>
          <w:rFonts w:cstheme="minorHAnsi"/>
        </w:rPr>
        <w:t>verpool, UK</w:t>
      </w:r>
    </w:p>
    <w:p w14:paraId="18E1F833" w14:textId="51344D09" w:rsidR="00E513EB" w:rsidRPr="007176C7" w:rsidRDefault="00E513EB" w:rsidP="00E513EB">
      <w:pPr>
        <w:spacing w:line="480" w:lineRule="auto"/>
        <w:jc w:val="both"/>
        <w:rPr>
          <w:rFonts w:cstheme="minorHAnsi"/>
        </w:rPr>
      </w:pPr>
      <w:r w:rsidRPr="007176C7">
        <w:rPr>
          <w:rFonts w:cstheme="minorHAnsi"/>
        </w:rPr>
        <w:t>*Corresponding Author</w:t>
      </w:r>
    </w:p>
    <w:p w14:paraId="0DC76EDE" w14:textId="3172B6F7" w:rsidR="00E513EB" w:rsidRPr="007176C7" w:rsidRDefault="00E513EB" w:rsidP="00E513EB">
      <w:pPr>
        <w:spacing w:line="480" w:lineRule="auto"/>
        <w:jc w:val="both"/>
        <w:rPr>
          <w:rFonts w:cstheme="minorHAnsi"/>
        </w:rPr>
      </w:pPr>
      <w:r w:rsidRPr="007176C7">
        <w:rPr>
          <w:rFonts w:cstheme="minorHAnsi"/>
        </w:rPr>
        <w:t>Sulev Koks</w:t>
      </w:r>
    </w:p>
    <w:p w14:paraId="746D32E6" w14:textId="77777777" w:rsidR="00E513EB" w:rsidRPr="007176C7" w:rsidRDefault="00E513EB" w:rsidP="00E513EB">
      <w:pPr>
        <w:spacing w:line="480" w:lineRule="auto"/>
        <w:jc w:val="both"/>
        <w:rPr>
          <w:rFonts w:cstheme="minorHAnsi"/>
        </w:rPr>
      </w:pPr>
      <w:r w:rsidRPr="007176C7">
        <w:rPr>
          <w:rFonts w:cstheme="minorHAnsi"/>
        </w:rPr>
        <w:t xml:space="preserve">8 Verdun Street, Nedlands 6009, WA, Australia </w:t>
      </w:r>
    </w:p>
    <w:p w14:paraId="6BD36524" w14:textId="74BF92BC" w:rsidR="00E513EB" w:rsidRPr="007176C7" w:rsidRDefault="00E513EB" w:rsidP="00E513EB">
      <w:pPr>
        <w:spacing w:line="480" w:lineRule="auto"/>
        <w:jc w:val="both"/>
        <w:rPr>
          <w:rFonts w:cstheme="minorHAnsi"/>
        </w:rPr>
      </w:pPr>
      <w:r w:rsidRPr="007176C7">
        <w:rPr>
          <w:rFonts w:cstheme="minorHAnsi"/>
        </w:rPr>
        <w:t>Phone: +61 (0) 8 6457 0313</w:t>
      </w:r>
    </w:p>
    <w:p w14:paraId="27DC0F17" w14:textId="741FC496" w:rsidR="00E513EB" w:rsidRPr="007176C7" w:rsidRDefault="00CB3D5A" w:rsidP="00E513EB">
      <w:pPr>
        <w:spacing w:line="480" w:lineRule="auto"/>
        <w:jc w:val="both"/>
        <w:rPr>
          <w:rFonts w:cstheme="minorHAnsi"/>
        </w:rPr>
      </w:pPr>
      <w:r>
        <w:rPr>
          <w:rFonts w:cstheme="minorHAnsi"/>
        </w:rPr>
        <w:t>E</w:t>
      </w:r>
      <w:r w:rsidR="00E513EB" w:rsidRPr="007176C7">
        <w:rPr>
          <w:rFonts w:cstheme="minorHAnsi"/>
        </w:rPr>
        <w:t xml:space="preserve">-mail: </w:t>
      </w:r>
      <w:r w:rsidR="00E513EB" w:rsidRPr="007176C7">
        <w:rPr>
          <w:rStyle w:val="Hyperlink"/>
          <w:rFonts w:cstheme="minorHAnsi"/>
        </w:rPr>
        <w:t>sulev.koks@perron.uwa.edu.au</w:t>
      </w:r>
    </w:p>
    <w:p w14:paraId="25ACE878" w14:textId="554968EE" w:rsidR="000000FF" w:rsidRDefault="000000FF" w:rsidP="00152CA5">
      <w:pPr>
        <w:spacing w:line="480" w:lineRule="auto"/>
        <w:rPr>
          <w:rFonts w:cstheme="minorHAnsi"/>
          <w:b/>
        </w:rPr>
      </w:pPr>
    </w:p>
    <w:p w14:paraId="7C4B5C1B" w14:textId="3A398C10" w:rsidR="003A3ECD" w:rsidRDefault="003A3ECD" w:rsidP="00152CA5">
      <w:pPr>
        <w:spacing w:line="480" w:lineRule="auto"/>
        <w:rPr>
          <w:rFonts w:cstheme="minorHAnsi"/>
          <w:b/>
        </w:rPr>
      </w:pPr>
    </w:p>
    <w:p w14:paraId="4CBF0C11" w14:textId="1A36B5FF" w:rsidR="003A3ECD" w:rsidRDefault="003A3ECD" w:rsidP="00152CA5">
      <w:pPr>
        <w:spacing w:line="480" w:lineRule="auto"/>
        <w:rPr>
          <w:rFonts w:cstheme="minorHAnsi"/>
          <w:b/>
        </w:rPr>
      </w:pPr>
    </w:p>
    <w:p w14:paraId="3FF0C843" w14:textId="77777777" w:rsidR="003A3ECD" w:rsidRPr="007176C7" w:rsidRDefault="003A3ECD" w:rsidP="00152CA5">
      <w:pPr>
        <w:spacing w:line="480" w:lineRule="auto"/>
        <w:rPr>
          <w:rFonts w:cstheme="minorHAnsi"/>
          <w:b/>
        </w:rPr>
      </w:pPr>
    </w:p>
    <w:p w14:paraId="1F924331" w14:textId="0BCB1BDB" w:rsidR="000000FF" w:rsidRPr="007176C7" w:rsidRDefault="000000FF" w:rsidP="00152CA5">
      <w:pPr>
        <w:spacing w:line="480" w:lineRule="auto"/>
        <w:rPr>
          <w:rFonts w:cstheme="minorHAnsi"/>
          <w:b/>
        </w:rPr>
      </w:pPr>
    </w:p>
    <w:p w14:paraId="09F86AAB" w14:textId="45BF0AD3" w:rsidR="000000FF" w:rsidRPr="007176C7" w:rsidRDefault="000000FF" w:rsidP="00152CA5">
      <w:pPr>
        <w:spacing w:line="480" w:lineRule="auto"/>
        <w:rPr>
          <w:rFonts w:cstheme="minorHAnsi"/>
          <w:b/>
        </w:rPr>
      </w:pPr>
    </w:p>
    <w:p w14:paraId="4D0F0F8D" w14:textId="011DDB51" w:rsidR="000000FF" w:rsidRPr="007176C7" w:rsidRDefault="000000FF" w:rsidP="00152CA5">
      <w:pPr>
        <w:spacing w:line="480" w:lineRule="auto"/>
        <w:rPr>
          <w:rFonts w:cstheme="minorHAnsi"/>
          <w:b/>
        </w:rPr>
      </w:pPr>
    </w:p>
    <w:p w14:paraId="0D22C735" w14:textId="77777777" w:rsidR="00CB3D5A" w:rsidRDefault="00CB3D5A" w:rsidP="00152CA5">
      <w:pPr>
        <w:spacing w:line="480" w:lineRule="auto"/>
        <w:rPr>
          <w:rFonts w:cstheme="minorHAnsi"/>
          <w:b/>
        </w:rPr>
      </w:pPr>
    </w:p>
    <w:p w14:paraId="67AD7A6C" w14:textId="337E80F0" w:rsidR="00625BFB" w:rsidRPr="00477217" w:rsidRDefault="000000FF" w:rsidP="00152CA5">
      <w:pPr>
        <w:spacing w:line="480" w:lineRule="auto"/>
        <w:rPr>
          <w:rFonts w:cstheme="minorHAnsi"/>
          <w:b/>
          <w:u w:val="single"/>
        </w:rPr>
      </w:pPr>
      <w:r w:rsidRPr="00477217">
        <w:rPr>
          <w:rFonts w:cstheme="minorHAnsi"/>
          <w:b/>
          <w:u w:val="single"/>
        </w:rPr>
        <w:lastRenderedPageBreak/>
        <w:t>Abstract</w:t>
      </w:r>
    </w:p>
    <w:p w14:paraId="6D04C0F2" w14:textId="3D90C3F4" w:rsidR="00A470E8" w:rsidRPr="00071523" w:rsidRDefault="00E47965" w:rsidP="00E47965">
      <w:pPr>
        <w:spacing w:line="480" w:lineRule="auto"/>
        <w:rPr>
          <w:rFonts w:cstheme="minorHAnsi"/>
        </w:rPr>
      </w:pPr>
      <w:r w:rsidRPr="000026A7">
        <w:rPr>
          <w:rFonts w:ascii="Times New Roman" w:hAnsi="Times New Roman" w:cs="Times New Roman"/>
          <w:sz w:val="20"/>
          <w:szCs w:val="20"/>
        </w:rPr>
        <w:t xml:space="preserve"> </w:t>
      </w:r>
      <w:r w:rsidR="00A470E8" w:rsidRPr="00071523">
        <w:rPr>
          <w:rFonts w:cstheme="minorHAnsi"/>
        </w:rPr>
        <w:t>The development of Parkinson’s disease</w:t>
      </w:r>
      <w:r w:rsidR="00F51DF5" w:rsidRPr="00071523">
        <w:rPr>
          <w:rFonts w:cstheme="minorHAnsi"/>
        </w:rPr>
        <w:t xml:space="preserve"> (PD)</w:t>
      </w:r>
      <w:r w:rsidR="00A470E8" w:rsidRPr="00071523">
        <w:rPr>
          <w:rFonts w:cstheme="minorHAnsi"/>
        </w:rPr>
        <w:t xml:space="preserve"> involves a complex interaction of genetic and environmental factors. </w:t>
      </w:r>
      <w:r w:rsidRPr="00E47965">
        <w:rPr>
          <w:rFonts w:cstheme="minorHAnsi"/>
        </w:rPr>
        <w:t xml:space="preserve">Genome wide association studies using extensive single nucleotide polymorphism datasets have identified many loci involved in disease. However much of the heritability of Parkinson’s disease is still to be identified and the functional elements associated with risk to be determined and understood. </w:t>
      </w:r>
      <w:r w:rsidR="00A470E8" w:rsidRPr="00071523">
        <w:rPr>
          <w:rFonts w:cstheme="minorHAnsi"/>
        </w:rPr>
        <w:t xml:space="preserve">To investigate the component of </w:t>
      </w:r>
      <w:r w:rsidR="00071523" w:rsidRPr="00071523">
        <w:rPr>
          <w:rFonts w:cstheme="minorHAnsi"/>
        </w:rPr>
        <w:t>PD</w:t>
      </w:r>
      <w:r w:rsidR="00A470E8" w:rsidRPr="00071523">
        <w:rPr>
          <w:rFonts w:cstheme="minorHAnsi"/>
        </w:rPr>
        <w:t xml:space="preserve"> that may involve complex genetic variants we characterised</w:t>
      </w:r>
      <w:r w:rsidR="00D25CA2">
        <w:rPr>
          <w:rFonts w:cstheme="minorHAnsi"/>
        </w:rPr>
        <w:t xml:space="preserve"> the hominid specific retrotransposon</w:t>
      </w:r>
      <w:r w:rsidR="00A470E8" w:rsidRPr="00071523">
        <w:rPr>
          <w:rFonts w:cstheme="minorHAnsi"/>
        </w:rPr>
        <w:t xml:space="preserve"> SINE-VNTR-Alus (</w:t>
      </w:r>
      <w:r w:rsidR="00D25CA2">
        <w:rPr>
          <w:rFonts w:cstheme="minorHAnsi"/>
        </w:rPr>
        <w:t>SVAs)</w:t>
      </w:r>
      <w:r w:rsidR="00A470E8" w:rsidRPr="00071523">
        <w:rPr>
          <w:rFonts w:cstheme="minorHAnsi"/>
        </w:rPr>
        <w:t xml:space="preserve"> in the Parkinson’s Progression M</w:t>
      </w:r>
      <w:r>
        <w:rPr>
          <w:rFonts w:cstheme="minorHAnsi"/>
        </w:rPr>
        <w:t>arkers Initiative cohort u</w:t>
      </w:r>
      <w:r w:rsidR="00A279FE" w:rsidRPr="00071523">
        <w:rPr>
          <w:rFonts w:cstheme="minorHAnsi"/>
        </w:rPr>
        <w:t>tilising whole genome</w:t>
      </w:r>
      <w:r>
        <w:rPr>
          <w:rFonts w:cstheme="minorHAnsi"/>
        </w:rPr>
        <w:t xml:space="preserve"> </w:t>
      </w:r>
      <w:r w:rsidR="00A279FE" w:rsidRPr="00071523">
        <w:rPr>
          <w:rFonts w:cstheme="minorHAnsi"/>
        </w:rPr>
        <w:t>sequencing</w:t>
      </w:r>
      <w:r>
        <w:rPr>
          <w:rFonts w:cstheme="minorHAnsi"/>
        </w:rPr>
        <w:t>.</w:t>
      </w:r>
      <w:r w:rsidR="00A279FE" w:rsidRPr="00071523">
        <w:rPr>
          <w:rFonts w:cstheme="minorHAnsi"/>
        </w:rPr>
        <w:t xml:space="preserve"> </w:t>
      </w:r>
      <w:r>
        <w:rPr>
          <w:rFonts w:cstheme="minorHAnsi"/>
        </w:rPr>
        <w:t xml:space="preserve">We </w:t>
      </w:r>
      <w:r w:rsidRPr="00071523">
        <w:rPr>
          <w:rFonts w:cstheme="minorHAnsi"/>
        </w:rPr>
        <w:t>identif</w:t>
      </w:r>
      <w:r>
        <w:rPr>
          <w:rFonts w:cstheme="minorHAnsi"/>
        </w:rPr>
        <w:t>ied 81</w:t>
      </w:r>
      <w:r w:rsidR="00A279FE" w:rsidRPr="00071523">
        <w:rPr>
          <w:rFonts w:cstheme="minorHAnsi"/>
        </w:rPr>
        <w:t xml:space="preserve"> </w:t>
      </w:r>
      <w:r w:rsidR="0049112C">
        <w:rPr>
          <w:rFonts w:cstheme="minorHAnsi"/>
        </w:rPr>
        <w:t xml:space="preserve">reference </w:t>
      </w:r>
      <w:r w:rsidR="00A470E8" w:rsidRPr="00071523">
        <w:rPr>
          <w:rFonts w:cstheme="minorHAnsi"/>
        </w:rPr>
        <w:t>SVAs</w:t>
      </w:r>
      <w:r>
        <w:rPr>
          <w:rFonts w:cstheme="minorHAnsi"/>
        </w:rPr>
        <w:t xml:space="preserve"> polymorphic for their presence/absence,</w:t>
      </w:r>
      <w:r w:rsidR="00A279FE" w:rsidRPr="00071523">
        <w:rPr>
          <w:rFonts w:cstheme="minorHAnsi"/>
        </w:rPr>
        <w:t xml:space="preserve"> </w:t>
      </w:r>
      <w:r>
        <w:rPr>
          <w:rFonts w:cstheme="minorHAnsi"/>
        </w:rPr>
        <w:t>s</w:t>
      </w:r>
      <w:r w:rsidR="00A470E8" w:rsidRPr="00071523">
        <w:rPr>
          <w:rFonts w:cstheme="minorHAnsi"/>
        </w:rPr>
        <w:t xml:space="preserve">even </w:t>
      </w:r>
      <w:r>
        <w:rPr>
          <w:rFonts w:cstheme="minorHAnsi"/>
        </w:rPr>
        <w:t>of which</w:t>
      </w:r>
      <w:r w:rsidR="00A470E8" w:rsidRPr="00071523">
        <w:rPr>
          <w:rFonts w:cstheme="minorHAnsi"/>
        </w:rPr>
        <w:t xml:space="preserve"> were associated with progression of the disease</w:t>
      </w:r>
      <w:r>
        <w:rPr>
          <w:rFonts w:cstheme="minorHAnsi"/>
        </w:rPr>
        <w:t xml:space="preserve"> and </w:t>
      </w:r>
      <w:r w:rsidR="00A470E8" w:rsidRPr="00071523">
        <w:rPr>
          <w:rFonts w:cstheme="minorHAnsi"/>
        </w:rPr>
        <w:t>with differential gene expression in whole blood RNA sequencing data.</w:t>
      </w:r>
      <w:r>
        <w:rPr>
          <w:rFonts w:cstheme="minorHAnsi"/>
        </w:rPr>
        <w:t xml:space="preserve"> </w:t>
      </w:r>
      <w:r w:rsidR="00A470E8" w:rsidRPr="00071523">
        <w:rPr>
          <w:rFonts w:cstheme="minorHAnsi"/>
        </w:rPr>
        <w:t>This study highlights the importance of addressing variation of SVAs and potentially other types of retrotransposons in PD genetics, furthermore these SVA elements should be considered as regulatory domains that could play a role in disease progression.</w:t>
      </w:r>
    </w:p>
    <w:p w14:paraId="0FCE3FA4" w14:textId="77777777" w:rsidR="00E47965" w:rsidRDefault="00E47965" w:rsidP="00152CA5">
      <w:pPr>
        <w:spacing w:line="480" w:lineRule="auto"/>
        <w:rPr>
          <w:rFonts w:cstheme="minorHAnsi"/>
          <w:b/>
        </w:rPr>
      </w:pPr>
    </w:p>
    <w:p w14:paraId="04ADE7E7" w14:textId="633C0EB4" w:rsidR="00E47965" w:rsidRDefault="00E47965" w:rsidP="00152CA5">
      <w:pPr>
        <w:spacing w:line="480" w:lineRule="auto"/>
        <w:rPr>
          <w:rFonts w:cstheme="minorHAnsi"/>
          <w:b/>
        </w:rPr>
      </w:pPr>
    </w:p>
    <w:p w14:paraId="120CFFC9" w14:textId="0AA45A87" w:rsidR="000A5924" w:rsidRDefault="000A5924" w:rsidP="00152CA5">
      <w:pPr>
        <w:spacing w:line="480" w:lineRule="auto"/>
        <w:rPr>
          <w:rFonts w:cstheme="minorHAnsi"/>
          <w:b/>
        </w:rPr>
      </w:pPr>
    </w:p>
    <w:p w14:paraId="5E31B4E6" w14:textId="463BB3CF" w:rsidR="000A5924" w:rsidRDefault="000A5924" w:rsidP="00152CA5">
      <w:pPr>
        <w:spacing w:line="480" w:lineRule="auto"/>
        <w:rPr>
          <w:rFonts w:cstheme="minorHAnsi"/>
          <w:b/>
        </w:rPr>
      </w:pPr>
    </w:p>
    <w:p w14:paraId="7B6DF41F" w14:textId="2A19FD0E" w:rsidR="000A5924" w:rsidRDefault="000A5924" w:rsidP="00152CA5">
      <w:pPr>
        <w:spacing w:line="480" w:lineRule="auto"/>
        <w:rPr>
          <w:rFonts w:cstheme="minorHAnsi"/>
          <w:b/>
        </w:rPr>
      </w:pPr>
    </w:p>
    <w:p w14:paraId="420DCC91" w14:textId="32D813F9" w:rsidR="000A5924" w:rsidRDefault="000A5924" w:rsidP="00152CA5">
      <w:pPr>
        <w:spacing w:line="480" w:lineRule="auto"/>
        <w:rPr>
          <w:rFonts w:cstheme="minorHAnsi"/>
          <w:b/>
        </w:rPr>
      </w:pPr>
    </w:p>
    <w:p w14:paraId="2683017D" w14:textId="45479FB2" w:rsidR="000A5924" w:rsidRPr="00477217" w:rsidRDefault="000A5924" w:rsidP="00152CA5">
      <w:pPr>
        <w:spacing w:line="480" w:lineRule="auto"/>
        <w:rPr>
          <w:rFonts w:cstheme="minorHAnsi"/>
        </w:rPr>
      </w:pPr>
    </w:p>
    <w:p w14:paraId="2257BF5C" w14:textId="578584CB" w:rsidR="000A5924" w:rsidRDefault="00A955F7" w:rsidP="00152CA5">
      <w:pPr>
        <w:spacing w:line="480" w:lineRule="auto"/>
        <w:rPr>
          <w:rFonts w:cstheme="minorHAnsi"/>
          <w:b/>
        </w:rPr>
      </w:pPr>
      <w:r w:rsidRPr="00477217">
        <w:rPr>
          <w:rFonts w:cstheme="minorHAnsi"/>
        </w:rPr>
        <w:t>Keywords</w:t>
      </w:r>
      <w:r w:rsidR="00477217">
        <w:rPr>
          <w:rFonts w:cstheme="minorHAnsi"/>
        </w:rPr>
        <w:t xml:space="preserve">: </w:t>
      </w:r>
      <w:r>
        <w:rPr>
          <w:rFonts w:cstheme="minorHAnsi"/>
        </w:rPr>
        <w:t xml:space="preserve">SINE-VNTR-Alu, retrotransposon, Parkinson’s Disease, gene expression </w:t>
      </w:r>
    </w:p>
    <w:p w14:paraId="704DA569" w14:textId="6218F3C7" w:rsidR="000A5924" w:rsidRDefault="000A5924" w:rsidP="00152CA5">
      <w:pPr>
        <w:spacing w:line="480" w:lineRule="auto"/>
        <w:rPr>
          <w:rFonts w:cstheme="minorHAnsi"/>
          <w:b/>
        </w:rPr>
      </w:pPr>
    </w:p>
    <w:p w14:paraId="724D076F" w14:textId="77777777" w:rsidR="00477217" w:rsidRDefault="00477217" w:rsidP="00152CA5">
      <w:pPr>
        <w:spacing w:line="480" w:lineRule="auto"/>
        <w:rPr>
          <w:rFonts w:cstheme="minorHAnsi"/>
          <w:b/>
        </w:rPr>
      </w:pPr>
    </w:p>
    <w:p w14:paraId="2ABD37C2" w14:textId="77777777" w:rsidR="000A5924" w:rsidRPr="00477217" w:rsidRDefault="000A5924" w:rsidP="000A5924">
      <w:pPr>
        <w:spacing w:line="480" w:lineRule="auto"/>
        <w:rPr>
          <w:rFonts w:cstheme="minorHAnsi"/>
          <w:b/>
          <w:u w:val="single"/>
        </w:rPr>
      </w:pPr>
      <w:r w:rsidRPr="00477217">
        <w:rPr>
          <w:rFonts w:cstheme="minorHAnsi"/>
          <w:b/>
          <w:u w:val="single"/>
        </w:rPr>
        <w:lastRenderedPageBreak/>
        <w:t>Introduction</w:t>
      </w:r>
    </w:p>
    <w:p w14:paraId="3810DE8D" w14:textId="47C2272C" w:rsidR="000A5924" w:rsidRPr="007176C7" w:rsidRDefault="000A5924" w:rsidP="000A5924">
      <w:pPr>
        <w:spacing w:line="480" w:lineRule="auto"/>
        <w:rPr>
          <w:rFonts w:cstheme="minorHAnsi"/>
        </w:rPr>
      </w:pPr>
      <w:r w:rsidRPr="007176C7">
        <w:rPr>
          <w:rFonts w:cstheme="minorHAnsi"/>
        </w:rPr>
        <w:t>Parkinson’s disease (PD) is the second most common neurodegenerative disease affecting 1% of the population over 60 years of age</w:t>
      </w:r>
      <w:r>
        <w:rPr>
          <w:rFonts w:cstheme="minorHAnsi"/>
        </w:rPr>
        <w:t xml:space="preserve"> </w:t>
      </w:r>
      <w:r w:rsidRPr="00281705">
        <w:rPr>
          <w:rFonts w:cstheme="minorHAnsi"/>
        </w:rPr>
        <w:fldChar w:fldCharType="begin"/>
      </w:r>
      <w:r w:rsidR="001F1BE5">
        <w:rPr>
          <w:rFonts w:cstheme="minorHAnsi"/>
        </w:rPr>
        <w:instrText xml:space="preserve"> ADDIN EN.CITE &lt;EndNote&gt;&lt;Cite&gt;&lt;Author&gt;Tysnes&lt;/Author&gt;&lt;Year&gt;2017&lt;/Year&gt;&lt;RecNum&gt;28&lt;/RecNum&gt;&lt;DisplayText&gt;&lt;style face="superscript"&gt;1&lt;/style&gt;&lt;/DisplayText&gt;&lt;record&gt;&lt;rec-number&gt;28&lt;/rec-number&gt;&lt;foreign-keys&gt;&lt;key app="EN" db-id="za0r9f5t892afqeapfwvdfxfdr5fpdwt2epw" timestamp="1585722221"&gt;28&lt;/key&gt;&lt;/foreign-keys&gt;&lt;ref-type name="Journal Article"&gt;17&lt;/ref-type&gt;&lt;contributors&gt;&lt;authors&gt;&lt;author&gt;Tysnes, O. B.&lt;/author&gt;&lt;author&gt;Storstein, A.&lt;/author&gt;&lt;/authors&gt;&lt;/contributors&gt;&lt;auth-address&gt;Department of Neurology, Haukeland University Hospital, 5001, Bergen, Norway.&amp;#xD;Department of Neurology, Haukeland University Hospital, 5001, Bergen, Norway. astt@helse-bergen.no.&lt;/auth-address&gt;&lt;titles&gt;&lt;title&gt;Epidemiology of Parkinson&amp;apos;s disease&lt;/title&gt;&lt;secondary-title&gt;J Neural Transm (Vienna)&lt;/secondary-title&gt;&lt;/titles&gt;&lt;periodical&gt;&lt;full-title&gt;J Neural Transm (Vienna)&lt;/full-title&gt;&lt;/periodical&gt;&lt;pages&gt;901-905&lt;/pages&gt;&lt;volume&gt;124&lt;/volume&gt;&lt;number&gt;8&lt;/number&gt;&lt;edition&gt;2017/02/06&lt;/edition&gt;&lt;keywords&gt;&lt;keyword&gt;Humans&lt;/keyword&gt;&lt;keyword&gt;Parkinson Disease/diagnosis/*epidemiology/etiology&lt;/keyword&gt;&lt;keyword&gt;*Diagnostic criteria&lt;/keyword&gt;&lt;keyword&gt;*Epidemiology&lt;/keyword&gt;&lt;keyword&gt;*Non-motor symptoms&lt;/keyword&gt;&lt;keyword&gt;*Parkinson&amp;apos;s disease&lt;/keyword&gt;&lt;/keywords&gt;&lt;dates&gt;&lt;year&gt;2017&lt;/year&gt;&lt;pub-dates&gt;&lt;date&gt;Aug&lt;/date&gt;&lt;/pub-dates&gt;&lt;/dates&gt;&lt;isbn&gt;1435-1463 (Electronic)&amp;#xD;0300-9564 (Linking)&lt;/isbn&gt;&lt;accession-num&gt;28150045&lt;/accession-num&gt;&lt;urls&gt;&lt;related-urls&gt;&lt;url&gt;https://www.ncbi.nlm.nih.gov/pubmed/28150045&lt;/url&gt;&lt;/related-urls&gt;&lt;/urls&gt;&lt;electronic-resource-num&gt;10.1007/s00702-017-1686-y&lt;/electronic-resource-num&gt;&lt;/record&gt;&lt;/Cite&gt;&lt;/EndNote&gt;</w:instrText>
      </w:r>
      <w:r w:rsidRPr="00281705">
        <w:rPr>
          <w:rFonts w:cstheme="minorHAnsi"/>
        </w:rPr>
        <w:fldChar w:fldCharType="separate"/>
      </w:r>
      <w:r w:rsidR="001F1BE5" w:rsidRPr="001F1BE5">
        <w:rPr>
          <w:rFonts w:cstheme="minorHAnsi"/>
          <w:noProof/>
          <w:vertAlign w:val="superscript"/>
        </w:rPr>
        <w:t>1</w:t>
      </w:r>
      <w:r w:rsidRPr="00281705">
        <w:rPr>
          <w:rFonts w:cstheme="minorHAnsi"/>
        </w:rPr>
        <w:fldChar w:fldCharType="end"/>
      </w:r>
      <w:r>
        <w:rPr>
          <w:rFonts w:cstheme="minorHAnsi"/>
        </w:rPr>
        <w:t>.</w:t>
      </w:r>
      <w:r w:rsidRPr="007176C7">
        <w:rPr>
          <w:rFonts w:cstheme="minorHAnsi"/>
        </w:rPr>
        <w:t xml:space="preserve"> PD pathology is characterised by the loss of dopaminergic neurons from the substantia nigra and the formation of neuronal inclusions called Lewy bodies. The primary symptoms are related to motor dysfunction (bradykinesia, resting tremor, rigidity and postural instability), however individuals with PD can also develop a range of non-motor symptoms that include sleep disturbances, constipation and impaired olfaction</w:t>
      </w:r>
      <w:r>
        <w:rPr>
          <w:rFonts w:cstheme="minorHAnsi"/>
        </w:rPr>
        <w:t xml:space="preserve"> </w:t>
      </w:r>
      <w:r w:rsidRPr="007176C7">
        <w:rPr>
          <w:rFonts w:cstheme="minorHAnsi"/>
        </w:rPr>
        <w:fldChar w:fldCharType="begin"/>
      </w:r>
      <w:r w:rsidR="001F1BE5">
        <w:rPr>
          <w:rFonts w:cstheme="minorHAnsi"/>
        </w:rPr>
        <w:instrText xml:space="preserve"> ADDIN EN.CITE &lt;EndNote&gt;&lt;Cite&gt;&lt;Author&gt;Shulman&lt;/Author&gt;&lt;Year&gt;2011&lt;/Year&gt;&lt;RecNum&gt;29&lt;/RecNum&gt;&lt;DisplayText&gt;&lt;style face="superscript"&gt;2&lt;/style&gt;&lt;/DisplayText&gt;&lt;record&gt;&lt;rec-number&gt;29&lt;/rec-number&gt;&lt;foreign-keys&gt;&lt;key app="EN" db-id="za0r9f5t892afqeapfwvdfxfdr5fpdwt2epw" timestamp="1585723423"&gt;29&lt;/key&gt;&lt;/foreign-keys&gt;&lt;ref-type name="Journal Article"&gt;17&lt;/ref-type&gt;&lt;contributors&gt;&lt;authors&gt;&lt;author&gt;Shulman, J. M.&lt;/author&gt;&lt;author&gt;De Jager, P. L.&lt;/author&gt;&lt;author&gt;Feany, M. B.&lt;/author&gt;&lt;/authors&gt;&lt;/contributors&gt;&lt;auth-address&gt;Department of Neurology, Brigham and Women&amp;apos;s Hospital, Boston, Massachusetts 02115, USA. jshulman2@partners.org&lt;/auth-address&gt;&lt;titles&gt;&lt;title&gt;Parkinson&amp;apos;s disease: genetics and pathogenesis&lt;/title&gt;&lt;secondary-title&gt;Annu Rev Pathol&lt;/secondary-title&gt;&lt;/titles&gt;&lt;periodical&gt;&lt;full-title&gt;Annu Rev Pathol&lt;/full-title&gt;&lt;/periodical&gt;&lt;pages&gt;193-222&lt;/pages&gt;&lt;volume&gt;6&lt;/volume&gt;&lt;edition&gt;2010/11/03&lt;/edition&gt;&lt;keywords&gt;&lt;keyword&gt;Animals&lt;/keyword&gt;&lt;keyword&gt;*Genetic Predisposition to Disease&lt;/keyword&gt;&lt;keyword&gt;Humans&lt;/keyword&gt;&lt;keyword&gt;Lewy Bodies/*pathology&lt;/keyword&gt;&lt;keyword&gt;*Parkinson Disease/etiology/genetics/pathology&lt;/keyword&gt;&lt;/keywords&gt;&lt;dates&gt;&lt;year&gt;2011&lt;/year&gt;&lt;/dates&gt;&lt;isbn&gt;1553-4014 (Electronic)&amp;#xD;1553-4006 (Linking)&lt;/isbn&gt;&lt;accession-num&gt;21034221&lt;/accession-num&gt;&lt;urls&gt;&lt;related-urls&gt;&lt;url&gt;https://www.ncbi.nlm.nih.gov/pubmed/21034221&lt;/url&gt;&lt;/related-urls&gt;&lt;/urls&gt;&lt;electronic-resource-num&gt;10.1146/annurev-pathol-011110-130242&lt;/electronic-resource-num&gt;&lt;/record&gt;&lt;/Cite&gt;&lt;/EndNote&gt;</w:instrText>
      </w:r>
      <w:r w:rsidRPr="007176C7">
        <w:rPr>
          <w:rFonts w:cstheme="minorHAnsi"/>
        </w:rPr>
        <w:fldChar w:fldCharType="separate"/>
      </w:r>
      <w:r w:rsidR="001F1BE5" w:rsidRPr="001F1BE5">
        <w:rPr>
          <w:rFonts w:cstheme="minorHAnsi"/>
          <w:noProof/>
          <w:vertAlign w:val="superscript"/>
        </w:rPr>
        <w:t>2</w:t>
      </w:r>
      <w:r w:rsidRPr="007176C7">
        <w:rPr>
          <w:rFonts w:cstheme="minorHAnsi"/>
        </w:rPr>
        <w:fldChar w:fldCharType="end"/>
      </w:r>
      <w:r>
        <w:rPr>
          <w:rFonts w:cstheme="minorHAnsi"/>
        </w:rPr>
        <w:t>.</w:t>
      </w:r>
      <w:r w:rsidRPr="007176C7">
        <w:rPr>
          <w:rFonts w:cstheme="minorHAnsi"/>
        </w:rPr>
        <w:t xml:space="preserve"> The precise mechanisms underlying the development of PD are unknown. Genetic studies have played a key role in highlighting pathways involved in disease pathogenesis that include autophagy, mitophagy and the innate immune system</w:t>
      </w:r>
      <w:r>
        <w:rPr>
          <w:rFonts w:cstheme="minorHAnsi"/>
        </w:rPr>
        <w:t xml:space="preserve"> </w:t>
      </w:r>
      <w:r w:rsidRPr="007176C7">
        <w:rPr>
          <w:rFonts w:cstheme="minorHAnsi"/>
        </w:rPr>
        <w:fldChar w:fldCharType="begin">
          <w:fldData xml:space="preserve">PEVuZE5vdGU+PENpdGU+PEF1dGhvcj5TaW5nbGV0b248L0F1dGhvcj48WWVhcj4yMDE5PC9ZZWFy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</w:fldData>
        </w:fldChar>
      </w:r>
      <w:r w:rsidR="001F1BE5">
        <w:rPr>
          <w:rFonts w:cstheme="minorHAnsi"/>
        </w:rPr>
        <w:instrText xml:space="preserve"> ADDIN EN.CITE </w:instrText>
      </w:r>
      <w:r w:rsidR="001F1BE5">
        <w:rPr>
          <w:rFonts w:cstheme="minorHAnsi"/>
        </w:rPr>
        <w:fldChar w:fldCharType="begin">
          <w:fldData xml:space="preserve">PEVuZE5vdGU+PENpdGU+PEF1dGhvcj5TaW5nbGV0b248L0F1dGhvcj48WWVhcj4yMDE5PC9ZZWFy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3,4</w:t>
      </w:r>
      <w:r w:rsidRPr="007176C7">
        <w:rPr>
          <w:rFonts w:cstheme="minorHAnsi"/>
        </w:rPr>
        <w:fldChar w:fldCharType="end"/>
      </w:r>
      <w:r>
        <w:rPr>
          <w:rFonts w:cstheme="minorHAnsi"/>
        </w:rPr>
        <w:t>.</w:t>
      </w:r>
      <w:r w:rsidRPr="007176C7">
        <w:rPr>
          <w:rFonts w:cstheme="minorHAnsi"/>
        </w:rPr>
        <w:t xml:space="preserve"> There are highly penetrant mutations in several genes that cause rare monogenic forms of PD in either an autosomal dominant (e.g. </w:t>
      </w:r>
      <w:r w:rsidRPr="007176C7">
        <w:rPr>
          <w:rFonts w:cstheme="minorHAnsi"/>
          <w:i/>
        </w:rPr>
        <w:t>SNCA</w:t>
      </w:r>
      <w:r w:rsidRPr="007176C7">
        <w:rPr>
          <w:rFonts w:cstheme="minorHAnsi"/>
        </w:rPr>
        <w:t xml:space="preserve"> and </w:t>
      </w:r>
      <w:r w:rsidRPr="007176C7">
        <w:rPr>
          <w:rFonts w:cstheme="minorHAnsi"/>
          <w:i/>
        </w:rPr>
        <w:t>LRRK2</w:t>
      </w:r>
      <w:r w:rsidRPr="007176C7">
        <w:rPr>
          <w:rFonts w:cstheme="minorHAnsi"/>
        </w:rPr>
        <w:t xml:space="preserve">) or an autosomal recessive (e.g. </w:t>
      </w:r>
      <w:r w:rsidRPr="007176C7">
        <w:rPr>
          <w:rFonts w:cstheme="minorHAnsi"/>
          <w:i/>
        </w:rPr>
        <w:t>PRKN</w:t>
      </w:r>
      <w:r w:rsidRPr="007176C7">
        <w:rPr>
          <w:rFonts w:cstheme="minorHAnsi"/>
        </w:rPr>
        <w:t xml:space="preserve"> and </w:t>
      </w:r>
      <w:r w:rsidRPr="007176C7">
        <w:rPr>
          <w:rFonts w:cstheme="minorHAnsi"/>
          <w:i/>
        </w:rPr>
        <w:t>PARK7</w:t>
      </w:r>
      <w:r w:rsidRPr="007176C7">
        <w:rPr>
          <w:rFonts w:cstheme="minorHAnsi"/>
        </w:rPr>
        <w:t>)</w:t>
      </w:r>
      <w:r w:rsidRPr="007176C7">
        <w:rPr>
          <w:rFonts w:cstheme="minorHAnsi"/>
          <w:i/>
        </w:rPr>
        <w:t xml:space="preserve"> </w:t>
      </w:r>
      <w:r w:rsidRPr="007176C7">
        <w:rPr>
          <w:rFonts w:cstheme="minorHAnsi"/>
        </w:rPr>
        <w:t>manner</w:t>
      </w:r>
      <w:r>
        <w:rPr>
          <w:rFonts w:cstheme="minorHAnsi"/>
        </w:rPr>
        <w:t xml:space="preserve"> </w:t>
      </w:r>
      <w:r w:rsidRPr="007176C7">
        <w:rPr>
          <w:rFonts w:cstheme="minorHAnsi"/>
        </w:rPr>
        <w:fldChar w:fldCharType="begin"/>
      </w:r>
      <w:r w:rsidR="001F1BE5">
        <w:rPr>
          <w:rFonts w:cstheme="minorHAnsi"/>
        </w:rPr>
        <w:instrText xml:space="preserve"> ADDIN EN.CITE &lt;EndNote&gt;&lt;Cite&gt;&lt;Author&gt;Hernandez&lt;/Author&gt;&lt;Year&gt;2016&lt;/Year&gt;&lt;RecNum&gt;31&lt;/RecNum&gt;&lt;DisplayText&gt;&lt;style face="superscript"&gt;5&lt;/style&gt;&lt;/DisplayText&gt;&lt;record&gt;&lt;rec-number&gt;31&lt;/rec-number&gt;&lt;foreign-keys&gt;&lt;key app="EN" db-id="za0r9f5t892afqeapfwvdfxfdr5fpdwt2epw" timestamp="1585726393"&gt;31&lt;/key&gt;&lt;/foreign-keys&gt;&lt;ref-type name="Journal Article"&gt;17&lt;/ref-type&gt;&lt;contributors&gt;&lt;authors&gt;&lt;author&gt;Hernandez, D. G.&lt;/author&gt;&lt;author&gt;Reed, X.&lt;/author&gt;&lt;author&gt;Singleton, A. B.&lt;/author&gt;&lt;/authors&gt;&lt;/contributors&gt;&lt;auth-address&gt;Laboratory of Neurogenetics, National Institute on Aging, Bethesda, Maryland, USA.&amp;#xD;German Center for Neurodegenerative Diseases (DZNE)-Tubingen, Tubingen, Germany.&amp;#xD;Laboratory of Neurogenetics, National Institute on Aging, Bethesda, Maryland, USA. singleta@mail.nih.gov.&lt;/auth-address&gt;&lt;titles&gt;&lt;title&gt;Genetics in Parkinson disease: Mendelian versus non-Mendelian inheritance&lt;/title&gt;&lt;secondary-title&gt;J Neurochem&lt;/secondary-title&gt;&lt;/titles&gt;&lt;periodical&gt;&lt;full-title&gt;J Neurochem&lt;/full-title&gt;&lt;/periodical&gt;&lt;pages&gt;59-74&lt;/pages&gt;&lt;volume&gt;139 Suppl 1&lt;/volume&gt;&lt;edition&gt;2016/04/20&lt;/edition&gt;&lt;keywords&gt;&lt;keyword&gt;Animals&lt;/keyword&gt;&lt;keyword&gt;Genome-Wide Association Study/methods&lt;/keyword&gt;&lt;keyword&gt;Humans&lt;/keyword&gt;&lt;keyword&gt;Mutation/*genetics&lt;/keyword&gt;&lt;keyword&gt;Parkinson Disease/*diagnosis/*genetics&lt;/keyword&gt;&lt;keyword&gt;Ubiquitin-Protein Ligases/*genetics&lt;/keyword&gt;&lt;keyword&gt;alpha-Synuclein/genetics&lt;/keyword&gt;&lt;keyword&gt;*Parkinsons Disease&lt;/keyword&gt;&lt;keyword&gt;*genetics&lt;/keyword&gt;&lt;keyword&gt;*mendelian&lt;/keyword&gt;&lt;keyword&gt;*risk alleles&lt;/keyword&gt;&lt;/keywords&gt;&lt;dates&gt;&lt;year&gt;2016&lt;/year&gt;&lt;pub-dates&gt;&lt;date&gt;Oct&lt;/date&gt;&lt;/pub-dates&gt;&lt;/dates&gt;&lt;isbn&gt;1471-4159 (Electronic)&amp;#xD;0022-3042 (Linking)&lt;/isbn&gt;&lt;accession-num&gt;27090875&lt;/accession-num&gt;&lt;urls&gt;&lt;related-urls&gt;&lt;url&gt;https://www.ncbi.nlm.nih.gov/pubmed/27090875&lt;/url&gt;&lt;/related-urls&gt;&lt;/urls&gt;&lt;custom2&gt;PMC5155439&lt;/custom2&gt;&lt;electronic-resource-num&gt;10.1111/jnc.13593&lt;/electronic-resource-num&gt;&lt;/record&gt;&lt;/Cite&gt;&lt;/EndNote&gt;</w:instrText>
      </w:r>
      <w:r w:rsidRPr="007176C7">
        <w:rPr>
          <w:rFonts w:cstheme="minorHAnsi"/>
        </w:rPr>
        <w:fldChar w:fldCharType="separate"/>
      </w:r>
      <w:r w:rsidR="001F1BE5" w:rsidRPr="001F1BE5">
        <w:rPr>
          <w:rFonts w:cstheme="minorHAnsi"/>
          <w:noProof/>
          <w:vertAlign w:val="superscript"/>
        </w:rPr>
        <w:t>5</w:t>
      </w:r>
      <w:r w:rsidRPr="007176C7">
        <w:rPr>
          <w:rFonts w:cstheme="minorHAnsi"/>
        </w:rPr>
        <w:fldChar w:fldCharType="end"/>
      </w:r>
      <w:r>
        <w:rPr>
          <w:rFonts w:cstheme="minorHAnsi"/>
        </w:rPr>
        <w:t>.</w:t>
      </w:r>
      <w:r w:rsidRPr="007176C7">
        <w:rPr>
          <w:rFonts w:cstheme="minorHAnsi"/>
        </w:rPr>
        <w:t xml:space="preserve"> However, monogenic forms of the disease contribute a small percentage to the total incidence of the disease, with the majority of cases classed as sporadic and likely caused by a complex interaction of genetic and environmental risk factors. Large-scale genome wide association studies (GWAS) have been crucial in identifying genetic risk factors of idiopathic disease, however a large proportion of the disease heritability has yet to be identified</w:t>
      </w:r>
      <w:r>
        <w:rPr>
          <w:rFonts w:cstheme="minorHAnsi"/>
        </w:rPr>
        <w:t xml:space="preserve"> </w:t>
      </w:r>
      <w:r w:rsidRPr="007176C7">
        <w:rPr>
          <w:rFonts w:cstheme="minorHAnsi"/>
        </w:rPr>
        <w:fldChar w:fldCharType="begin">
          <w:fldData xml:space="preserve">PEVuZE5vdGU+PENpdGU+PEF1dGhvcj5OYWxsczwvQXV0aG9yPjxZZWFyPjIwMTk8L1llYXI+PFJl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</w:fldData>
        </w:fldChar>
      </w:r>
      <w:r w:rsidR="001F1BE5">
        <w:rPr>
          <w:rFonts w:cstheme="minorHAnsi"/>
        </w:rPr>
        <w:instrText xml:space="preserve"> ADDIN EN.CITE </w:instrText>
      </w:r>
      <w:r w:rsidR="001F1BE5">
        <w:rPr>
          <w:rFonts w:cstheme="minorHAnsi"/>
        </w:rPr>
        <w:fldChar w:fldCharType="begin">
          <w:fldData xml:space="preserve">PEVuZE5vdGU+PENpdGU+PEF1dGhvcj5OYWxsczwvQXV0aG9yPjxZZWFyPjIwMTk8L1llYXI+PFJl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6,7</w:t>
      </w:r>
      <w:r w:rsidRPr="007176C7">
        <w:rPr>
          <w:rFonts w:cstheme="minorHAnsi"/>
        </w:rPr>
        <w:fldChar w:fldCharType="end"/>
      </w:r>
      <w:r>
        <w:rPr>
          <w:rFonts w:cstheme="minorHAnsi"/>
        </w:rPr>
        <w:t>.</w:t>
      </w:r>
      <w:r w:rsidRPr="007176C7">
        <w:rPr>
          <w:rFonts w:cstheme="minorHAnsi"/>
        </w:rPr>
        <w:t xml:space="preserve"> In addition, many of the single nucleotide polymorphisms (SNPs) that are associated with disease development are in non-coding regions of the genome and their functional impact is often unknown. We aim to investigate the genetic component of PD further by studying other types of variation and their functional consequences and this study focuses on variation generated by a specific family of retrotransposons. </w:t>
      </w:r>
    </w:p>
    <w:p w14:paraId="7A368F3A" w14:textId="77777777" w:rsidR="000A5924" w:rsidRPr="007176C7" w:rsidRDefault="000A5924" w:rsidP="000A5924">
      <w:pPr>
        <w:spacing w:line="480" w:lineRule="auto"/>
        <w:rPr>
          <w:rFonts w:cstheme="minorHAnsi"/>
        </w:rPr>
      </w:pPr>
    </w:p>
    <w:p w14:paraId="1A219344" w14:textId="1613C402" w:rsidR="000A5924" w:rsidRPr="007176C7" w:rsidRDefault="000A5924" w:rsidP="000A5924">
      <w:pPr>
        <w:spacing w:line="480" w:lineRule="auto"/>
        <w:rPr>
          <w:rFonts w:cstheme="minorHAnsi"/>
        </w:rPr>
      </w:pPr>
      <w:r w:rsidRPr="007176C7">
        <w:rPr>
          <w:rFonts w:cstheme="minorHAnsi"/>
        </w:rPr>
        <w:t>SINE-VNTR-</w:t>
      </w:r>
      <w:r w:rsidRPr="007176C7">
        <w:rPr>
          <w:rFonts w:cstheme="minorHAnsi"/>
          <w:i/>
        </w:rPr>
        <w:t>Alus</w:t>
      </w:r>
      <w:r w:rsidRPr="007176C7">
        <w:rPr>
          <w:rFonts w:cstheme="minorHAnsi"/>
        </w:rPr>
        <w:t xml:space="preserve"> (SVAs) are hominid specific retrotransposons and comprise approximately 2700 elements in the reference human genome</w:t>
      </w:r>
      <w:r>
        <w:rPr>
          <w:rFonts w:cstheme="minorHAnsi"/>
        </w:rPr>
        <w:t xml:space="preserve"> </w:t>
      </w:r>
      <w:r w:rsidRPr="007176C7">
        <w:rPr>
          <w:rFonts w:cstheme="minorHAnsi"/>
        </w:rPr>
        <w:fldChar w:fldCharType="begin"/>
      </w:r>
      <w:r w:rsidR="001F1BE5">
        <w:rPr>
          <w:rFonts w:cstheme="minorHAnsi"/>
        </w:rPr>
        <w:instrText xml:space="preserve"> ADDIN EN.CITE &lt;EndNote&gt;&lt;Cite&gt;&lt;Author&gt;Savage&lt;/Author&gt;&lt;Year&gt;2013&lt;/Year&gt;&lt;RecNum&gt;1&lt;/RecNum&gt;&lt;DisplayText&gt;&lt;style face="superscript"&gt;8&lt;/style&gt;&lt;/DisplayText&gt;&lt;record&gt;&lt;rec-number&gt;1&lt;/rec-number&gt;&lt;foreign-keys&gt;&lt;key app="EN" db-id="5xspfdvrzv9xe1ersfoxvzszrp02te90fdsf" timestamp="1614937261"&gt;1&lt;/key&gt;&lt;/foreign-keys&gt;&lt;ref-type name="Journal Article"&gt;17&lt;/ref-type&gt;&lt;contributors&gt;&lt;authors&gt;&lt;author&gt;Savage, A. L.&lt;/author&gt;&lt;author&gt;Bubb, V. J.&lt;/author&gt;&lt;author&gt;Breen, G.&lt;/author&gt;&lt;author&gt;Quinn, J. P.&lt;/author&gt;&lt;/authors&gt;&lt;/contributors&gt;&lt;auth-address&gt;Department of Molecular and Clinical Pharmacology, Institute of Translational Medicine, The University of Liverpool, Liverpool L69 3BX, UK.&lt;/auth-address&gt;&lt;titles&gt;&lt;title&gt;Characterisation of the potential function of SVA retrotransposons to modulate gene expression patterns&lt;/title&gt;&lt;secondary-title&gt;BMC Evol Biol&lt;/secondary-title&gt;&lt;/titles&gt;&lt;periodical&gt;&lt;full-title&gt;BMC Evol Biol&lt;/full-title&gt;&lt;/periodical&gt;&lt;pages&gt;101&lt;/pages&gt;&lt;volume&gt;13&lt;/volume&gt;&lt;edition&gt;2013/05/23&lt;/edition&gt;&lt;keywords&gt;&lt;keyword&gt;Base Sequence&lt;/keyword&gt;&lt;keyword&gt;Cell Line&lt;/keyword&gt;&lt;keyword&gt;*Gene Expression Regulation&lt;/keyword&gt;&lt;keyword&gt;Genome, Human&lt;/keyword&gt;&lt;keyword&gt;Humans&lt;/keyword&gt;&lt;keyword&gt;Minisatellite Repeats&lt;/keyword&gt;&lt;keyword&gt;Molecular Sequence Data&lt;/keyword&gt;&lt;keyword&gt;Mutagenesis, Insertional&lt;/keyword&gt;&lt;keyword&gt;Promoter Regions, Genetic&lt;/keyword&gt;&lt;keyword&gt;Regulatory Sequences, Nucleic Acid&lt;/keyword&gt;&lt;keyword&gt;*Retroelements&lt;/keyword&gt;&lt;/keywords&gt;&lt;dates&gt;&lt;year&gt;2013&lt;/year&gt;&lt;pub-dates&gt;&lt;date&gt;May 21&lt;/date&gt;&lt;/pub-dates&gt;&lt;/dates&gt;&lt;isbn&gt;1471-2148 (Electronic)&amp;#xD;1471-2148 (Linking)&lt;/isbn&gt;&lt;accession-num&gt;23692647&lt;/accession-num&gt;&lt;urls&gt;&lt;related-urls&gt;&lt;url&gt;https://www.ncbi.nlm.nih.gov/pubmed/23692647&lt;/url&gt;&lt;/related-urls&gt;&lt;/urls&gt;&lt;custom2&gt;PMC3667099&lt;/custom2&gt;&lt;electronic-resource-num&gt;10.1186/1471-2148-13-101&lt;/electronic-resource-num&gt;&lt;/record&gt;&lt;/Cite&gt;&lt;/EndNote&gt;</w:instrText>
      </w:r>
      <w:r w:rsidRPr="007176C7">
        <w:rPr>
          <w:rFonts w:cstheme="minorHAnsi"/>
        </w:rPr>
        <w:fldChar w:fldCharType="separate"/>
      </w:r>
      <w:r w:rsidR="001F1BE5" w:rsidRPr="001F1BE5">
        <w:rPr>
          <w:rFonts w:cstheme="minorHAnsi"/>
          <w:noProof/>
          <w:vertAlign w:val="superscript"/>
        </w:rPr>
        <w:t>8</w:t>
      </w:r>
      <w:r w:rsidRPr="007176C7">
        <w:rPr>
          <w:rFonts w:cstheme="minorHAnsi"/>
        </w:rPr>
        <w:fldChar w:fldCharType="end"/>
      </w:r>
      <w:r>
        <w:rPr>
          <w:rFonts w:cstheme="minorHAnsi"/>
        </w:rPr>
        <w:t>.</w:t>
      </w:r>
      <w:r w:rsidRPr="007176C7">
        <w:rPr>
          <w:rFonts w:cstheme="minorHAnsi"/>
        </w:rPr>
        <w:t xml:space="preserve"> SVAs are composite elements (domains outlined in Figure </w:t>
      </w:r>
      <w:r>
        <w:rPr>
          <w:rFonts w:cstheme="minorHAnsi"/>
        </w:rPr>
        <w:t>1a</w:t>
      </w:r>
      <w:r w:rsidRPr="007176C7">
        <w:rPr>
          <w:rFonts w:cstheme="minorHAnsi"/>
        </w:rPr>
        <w:t xml:space="preserve">) consisting of seven subfamilies (A-F and F1) and are the evolutionarily youngest member </w:t>
      </w:r>
      <w:r w:rsidRPr="007176C7">
        <w:rPr>
          <w:rFonts w:cstheme="minorHAnsi"/>
        </w:rPr>
        <w:lastRenderedPageBreak/>
        <w:t>of the non-long terminal repeat class of retrotransposons</w:t>
      </w:r>
      <w:r>
        <w:rPr>
          <w:rFonts w:cstheme="minorHAnsi"/>
        </w:rPr>
        <w:t xml:space="preserve"> </w:t>
      </w:r>
      <w:r w:rsidRPr="007176C7">
        <w:rPr>
          <w:rFonts w:cstheme="minorHAnsi"/>
        </w:rPr>
        <w:fldChar w:fldCharType="begin">
          <w:fldData xml:space="preserve">PEVuZE5vdGU+PENpdGU+PEF1dGhvcj5XYW5nPC9BdXRob3I+PFllYXI+MjAwNTwvWWVhcj48UmVj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=
</w:fldData>
        </w:fldChar>
      </w:r>
      <w:r w:rsidR="001F1BE5">
        <w:rPr>
          <w:rFonts w:cstheme="minorHAnsi"/>
        </w:rPr>
        <w:instrText xml:space="preserve"> ADDIN EN.CITE </w:instrText>
      </w:r>
      <w:r w:rsidR="001F1BE5">
        <w:rPr>
          <w:rFonts w:cstheme="minorHAnsi"/>
        </w:rPr>
        <w:fldChar w:fldCharType="begin">
          <w:fldData xml:space="preserve">PEVuZE5vdGU+PENpdGU+PEF1dGhvcj5XYW5nPC9BdXRob3I+PFllYXI+MjAwNTwvWWVhcj48UmVj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=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9,10</w:t>
      </w:r>
      <w:r w:rsidRPr="007176C7">
        <w:rPr>
          <w:rFonts w:cstheme="minorHAnsi"/>
        </w:rPr>
        <w:fldChar w:fldCharType="end"/>
      </w:r>
      <w:r>
        <w:rPr>
          <w:rFonts w:cstheme="minorHAnsi"/>
        </w:rPr>
        <w:t>.</w:t>
      </w:r>
      <w:r w:rsidRPr="007176C7">
        <w:rPr>
          <w:rFonts w:cstheme="minorHAnsi"/>
        </w:rPr>
        <w:t xml:space="preserve"> Members of the SVA family are still able to retrotranspose in the human genome</w:t>
      </w:r>
      <w:r>
        <w:rPr>
          <w:rFonts w:cstheme="minorHAnsi"/>
        </w:rPr>
        <w:t xml:space="preserve"> </w:t>
      </w:r>
      <w:r w:rsidRPr="007176C7">
        <w:rPr>
          <w:rFonts w:cstheme="minorHAnsi"/>
        </w:rPr>
        <w:fldChar w:fldCharType="begin"/>
      </w:r>
      <w:r w:rsidR="001F1BE5">
        <w:rPr>
          <w:rFonts w:cstheme="minorHAnsi"/>
        </w:rPr>
        <w:instrText xml:space="preserve"> ADDIN EN.CITE &lt;EndNote&gt;&lt;Cite&gt;&lt;Author&gt;Hancks&lt;/Author&gt;&lt;Year&gt;2011&lt;/Year&gt;&lt;RecNum&gt;15&lt;/RecNum&gt;&lt;DisplayText&gt;&lt;style face="superscript"&gt;11&lt;/style&gt;&lt;/DisplayText&gt;&lt;record&gt;&lt;rec-number&gt;15&lt;/rec-number&gt;&lt;foreign-keys&gt;&lt;key app="EN" db-id="za0r9f5t892afqeapfwvdfxfdr5fpdwt2epw" timestamp="1582607338"&gt;15&lt;/key&gt;&lt;/foreign-keys&gt;&lt;ref-type name="Journal Article"&gt;17&lt;/ref-type&gt;&lt;contributors&gt;&lt;authors&gt;&lt;author&gt;Hancks, D. C.&lt;/author&gt;&lt;author&gt;Goodier, J. L.&lt;/author&gt;&lt;author&gt;Mandal, P. K.&lt;/author&gt;&lt;author&gt;Cheung, L. E.&lt;/author&gt;&lt;author&gt;Kazazian, H. H., Jr.&lt;/author&gt;&lt;/authors&gt;&lt;/contributors&gt;&lt;auth-address&gt;Cell and Molecular Biology Graduate Group, The University of Pennsylvania School of Medicine, Philadelphia, PA, USA.&lt;/auth-address&gt;&lt;titles&gt;&lt;title&gt;Retrotransposition of marked SVA elements by human L1s in cultured cells&lt;/title&gt;&lt;secondary-title&gt;Hum Mol Genet&lt;/secondary-title&gt;&lt;/titles&gt;&lt;periodical&gt;&lt;full-title&gt;Hum Mol Genet&lt;/full-title&gt;&lt;/periodical&gt;&lt;pages&gt;3386-400&lt;/pages&gt;&lt;volume&gt;20&lt;/volume&gt;&lt;number&gt;17&lt;/number&gt;&lt;edition&gt;2011/06/04&lt;/edition&gt;&lt;keywords&gt;&lt;keyword&gt;Alu Elements/genetics&lt;/keyword&gt;&lt;keyword&gt;Blotting, Northern&lt;/keyword&gt;&lt;keyword&gt;Cell Line&lt;/keyword&gt;&lt;keyword&gt;Cell Line, Tumor&lt;/keyword&gt;&lt;keyword&gt;HeLa Cells&lt;/keyword&gt;&lt;keyword&gt;Humans&lt;/keyword&gt;&lt;keyword&gt;Minisatellite Repeats/genetics&lt;/keyword&gt;&lt;keyword&gt;Polymerase Chain Reaction&lt;/keyword&gt;&lt;keyword&gt;Retroelements/*genetics&lt;/keyword&gt;&lt;keyword&gt;Short Interspersed Nucleotide Elements/genetics&lt;/keyword&gt;&lt;keyword&gt;Transcription Initiation Site&lt;/keyword&gt;&lt;/keywords&gt;&lt;dates&gt;&lt;year&gt;2011&lt;/year&gt;&lt;pub-dates&gt;&lt;date&gt;Sep 1&lt;/date&gt;&lt;/pub-dates&gt;&lt;/dates&gt;&lt;isbn&gt;1460-2083 (Electronic)&amp;#xD;0964-6906 (Linking)&lt;/isbn&gt;&lt;accession-num&gt;21636526&lt;/accession-num&gt;&lt;urls&gt;&lt;related-urls&gt;&lt;url&gt;https://www.ncbi.nlm.nih.gov/pubmed/21636526&lt;/url&gt;&lt;/related-urls&gt;&lt;/urls&gt;&lt;custom2&gt;PMC3153304&lt;/custom2&gt;&lt;electronic-resource-num&gt;10.1093/hmg/ddr245&lt;/electronic-resource-num&gt;&lt;/record&gt;&lt;/Cite&gt;&lt;/EndNote&gt;</w:instrText>
      </w:r>
      <w:r w:rsidRPr="007176C7">
        <w:rPr>
          <w:rFonts w:cstheme="minorHAnsi"/>
        </w:rPr>
        <w:fldChar w:fldCharType="separate"/>
      </w:r>
      <w:r w:rsidR="001F1BE5" w:rsidRPr="001F1BE5">
        <w:rPr>
          <w:rFonts w:cstheme="minorHAnsi"/>
          <w:noProof/>
          <w:vertAlign w:val="superscript"/>
        </w:rPr>
        <w:t>11</w:t>
      </w:r>
      <w:r w:rsidRPr="007176C7">
        <w:rPr>
          <w:rFonts w:cstheme="minorHAnsi"/>
        </w:rPr>
        <w:fldChar w:fldCharType="end"/>
      </w:r>
      <w:r>
        <w:rPr>
          <w:rFonts w:cstheme="minorHAnsi"/>
        </w:rPr>
        <w:t>,</w:t>
      </w:r>
      <w:r w:rsidRPr="007176C7">
        <w:rPr>
          <w:rFonts w:cstheme="minorHAnsi"/>
        </w:rPr>
        <w:t xml:space="preserve"> and this ongoing mobilisation has led to insertions that are polymorphic in the human population for their presence or absence.</w:t>
      </w:r>
      <w:r>
        <w:rPr>
          <w:rFonts w:cstheme="minorHAnsi"/>
        </w:rPr>
        <w:t xml:space="preserve"> Of those SVAs in the reference genome 77 have been reported in the dbRIP database as polymorphic in terms of their presence or absence </w:t>
      </w:r>
      <w:r>
        <w:rPr>
          <w:rFonts w:cstheme="minorHAnsi"/>
        </w:rPr>
        <w:fldChar w:fldCharType="begin">
          <w:fldData xml:space="preserve">PEVuZE5vdGU+PENpdGU+PEF1dGhvcj5MaWFuZzwvQXV0aG9yPjxZZWFyPjIwMTI8L1llYXI+PFJl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==
</w:fldData>
        </w:fldChar>
      </w:r>
      <w:r w:rsidR="001F1BE5">
        <w:rPr>
          <w:rFonts w:cstheme="minorHAnsi"/>
        </w:rPr>
        <w:instrText xml:space="preserve"> ADDIN EN.CITE </w:instrText>
      </w:r>
      <w:r w:rsidR="001F1BE5">
        <w:rPr>
          <w:rFonts w:cstheme="minorHAnsi"/>
        </w:rPr>
        <w:fldChar w:fldCharType="begin">
          <w:fldData xml:space="preserve">PEVuZE5vdGU+PENpdGU+PEF1dGhvcj5MaWFuZzwvQXV0aG9yPjxZZWFyPjIwMTI8L1llYXI+PFJl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==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Pr>
          <w:rFonts w:cstheme="minorHAnsi"/>
        </w:rPr>
      </w:r>
      <w:r>
        <w:rPr>
          <w:rFonts w:cstheme="minorHAnsi"/>
        </w:rPr>
        <w:fldChar w:fldCharType="separate"/>
      </w:r>
      <w:r w:rsidR="001F1BE5" w:rsidRPr="001F1BE5">
        <w:rPr>
          <w:rFonts w:cstheme="minorHAnsi"/>
          <w:noProof/>
          <w:vertAlign w:val="superscript"/>
        </w:rPr>
        <w:t>12,13</w:t>
      </w:r>
      <w:r>
        <w:rPr>
          <w:rFonts w:cstheme="minorHAnsi"/>
        </w:rPr>
        <w:fldChar w:fldCharType="end"/>
      </w:r>
      <w:r>
        <w:rPr>
          <w:rFonts w:cstheme="minorHAnsi"/>
        </w:rPr>
        <w:t>. There are also SVA insertions that are not in the reference genome and fourteen</w:t>
      </w:r>
      <w:r w:rsidRPr="007176C7">
        <w:rPr>
          <w:rFonts w:cstheme="minorHAnsi"/>
        </w:rPr>
        <w:t xml:space="preserve"> such polymorphic SVA insertions have been identified as the cause of diseases including X-linked dystonia parkinsonism (XDP), Neurofibromatosis type 1 and haemophilia B through mechanisms such as loss of function mutation, modulation of splicing and deletions at the site of insertion</w:t>
      </w:r>
      <w:r>
        <w:rPr>
          <w:rFonts w:cstheme="minorHAnsi"/>
        </w:rPr>
        <w:t xml:space="preserve"> </w:t>
      </w:r>
      <w:r w:rsidRPr="007176C7">
        <w:rPr>
          <w:rFonts w:cstheme="minorHAnsi"/>
        </w:rPr>
        <w:fldChar w:fldCharType="begin">
          <w:fldData xml:space="preserve">PEVuZE5vdGU+PENpdGU+PEF1dGhvcj5IYW5ja3M8L0F1dGhvcj48WWVhcj4yMDE2PC9ZZWFyPjxS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</w:fldData>
        </w:fldChar>
      </w:r>
      <w:r w:rsidR="001F1BE5">
        <w:rPr>
          <w:rFonts w:cstheme="minorHAnsi"/>
        </w:rPr>
        <w:instrText xml:space="preserve"> ADDIN EN.CITE </w:instrText>
      </w:r>
      <w:r w:rsidR="001F1BE5">
        <w:rPr>
          <w:rFonts w:cstheme="minorHAnsi"/>
        </w:rPr>
        <w:fldChar w:fldCharType="begin">
          <w:fldData xml:space="preserve">PEVuZE5vdGU+PENpdGU+PEF1dGhvcj5IYW5ja3M8L0F1dGhvcj48WWVhcj4yMDE2PC9ZZWFyPjxS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14-16</w:t>
      </w:r>
      <w:r w:rsidRPr="007176C7">
        <w:rPr>
          <w:rFonts w:cstheme="minorHAnsi"/>
        </w:rPr>
        <w:fldChar w:fldCharType="end"/>
      </w:r>
      <w:r>
        <w:rPr>
          <w:rFonts w:cstheme="minorHAnsi"/>
        </w:rPr>
        <w:t>.</w:t>
      </w:r>
      <w:r w:rsidRPr="007176C7">
        <w:rPr>
          <w:rFonts w:cstheme="minorHAnsi"/>
        </w:rPr>
        <w:t xml:space="preserve"> XDP is associated with a founder haplotype that contains a SVA in intron 32 of the </w:t>
      </w:r>
      <w:r w:rsidRPr="007176C7">
        <w:rPr>
          <w:rFonts w:cstheme="minorHAnsi"/>
          <w:i/>
        </w:rPr>
        <w:t>TAF1</w:t>
      </w:r>
      <w:r w:rsidRPr="007176C7">
        <w:rPr>
          <w:rFonts w:cstheme="minorHAnsi"/>
        </w:rPr>
        <w:t xml:space="preserve"> gene, reduced expression of </w:t>
      </w:r>
      <w:r w:rsidRPr="007176C7">
        <w:rPr>
          <w:rFonts w:cstheme="minorHAnsi"/>
          <w:i/>
        </w:rPr>
        <w:t>TAF1</w:t>
      </w:r>
      <w:r w:rsidRPr="007176C7">
        <w:rPr>
          <w:rFonts w:cstheme="minorHAnsi"/>
        </w:rPr>
        <w:t xml:space="preserve"> and alternative splicing and intron retention directed by the SVA insertion</w:t>
      </w:r>
      <w:r>
        <w:rPr>
          <w:rFonts w:cstheme="minorHAnsi"/>
        </w:rPr>
        <w:t xml:space="preserve"> </w:t>
      </w:r>
      <w:r w:rsidRPr="007176C7">
        <w:rPr>
          <w:rFonts w:cstheme="minorHAnsi"/>
        </w:rPr>
        <w:fldChar w:fldCharType="begin">
          <w:fldData xml:space="preserve">PEVuZE5vdGU+PENpdGU+PEF1dGhvcj5BbmVpY2h5azwvQXV0aG9yPjxZZWFyPjIwMTg8L1llYXI+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</w:fldData>
        </w:fldChar>
      </w:r>
      <w:r w:rsidR="001F1BE5">
        <w:rPr>
          <w:rFonts w:cstheme="minorHAnsi"/>
        </w:rPr>
        <w:instrText xml:space="preserve"> ADDIN EN.CITE </w:instrText>
      </w:r>
      <w:r w:rsidR="001F1BE5">
        <w:rPr>
          <w:rFonts w:cstheme="minorHAnsi"/>
        </w:rPr>
        <w:fldChar w:fldCharType="begin">
          <w:fldData xml:space="preserve">PEVuZE5vdGU+PENpdGU+PEF1dGhvcj5BbmVpY2h5azwvQXV0aG9yPjxZZWFyPjIwMTg8L1llYXI+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17</w:t>
      </w:r>
      <w:r w:rsidRPr="007176C7">
        <w:rPr>
          <w:rFonts w:cstheme="minorHAnsi"/>
        </w:rPr>
        <w:fldChar w:fldCharType="end"/>
      </w:r>
      <w:r>
        <w:rPr>
          <w:rFonts w:cstheme="minorHAnsi"/>
        </w:rPr>
        <w:t>.</w:t>
      </w:r>
      <w:r w:rsidRPr="007176C7">
        <w:rPr>
          <w:rFonts w:cstheme="minorHAnsi"/>
        </w:rPr>
        <w:t xml:space="preserve"> Polymorphic retrotransposons, including members of the SVA family, have been shown to regulate gene expression in a population specific manner and could have an impact on phenotypic differences</w:t>
      </w:r>
      <w:r>
        <w:rPr>
          <w:rFonts w:cstheme="minorHAnsi"/>
        </w:rPr>
        <w:t xml:space="preserve"> </w:t>
      </w:r>
      <w:r w:rsidRPr="007176C7">
        <w:rPr>
          <w:rFonts w:cstheme="minorHAnsi"/>
        </w:rPr>
        <w:fldChar w:fldCharType="begin">
          <w:fldData xml:space="preserve">PEVuZE5vdGU+PENpdGU+PEF1dGhvcj5XYW5nPC9BdXRob3I+PFllYXI+MjAxNzwvWWVhcj48UmVj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</w:fldData>
        </w:fldChar>
      </w:r>
      <w:r w:rsidR="001F1BE5">
        <w:rPr>
          <w:rFonts w:cstheme="minorHAnsi"/>
        </w:rPr>
        <w:instrText xml:space="preserve"> ADDIN EN.CITE </w:instrText>
      </w:r>
      <w:r w:rsidR="001F1BE5">
        <w:rPr>
          <w:rFonts w:cstheme="minorHAnsi"/>
        </w:rPr>
        <w:fldChar w:fldCharType="begin">
          <w:fldData xml:space="preserve">PEVuZE5vdGU+PENpdGU+PEF1dGhvcj5XYW5nPC9BdXRob3I+PFllYXI+MjAxNzwvWWVhcj48UmVj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18</w:t>
      </w:r>
      <w:r w:rsidRPr="007176C7">
        <w:rPr>
          <w:rFonts w:cstheme="minorHAnsi"/>
        </w:rPr>
        <w:fldChar w:fldCharType="end"/>
      </w:r>
      <w:r>
        <w:rPr>
          <w:rFonts w:cstheme="minorHAnsi"/>
        </w:rPr>
        <w:t>.</w:t>
      </w:r>
      <w:r w:rsidRPr="007176C7">
        <w:rPr>
          <w:rFonts w:cstheme="minorHAnsi"/>
        </w:rPr>
        <w:t xml:space="preserve"> In the literature retrotransposon insertion polymorphisms (RIPs) have also been identified to be in linkage disequilibrium (LD) with SNPs associated with a range of diseases through GWAS, further analysis of selected candidates identified six RIPs that could lead to disease through changes in gene regulation</w:t>
      </w:r>
      <w:r>
        <w:rPr>
          <w:rFonts w:cstheme="minorHAnsi"/>
        </w:rPr>
        <w:t xml:space="preserve"> </w:t>
      </w:r>
      <w:r w:rsidRPr="007176C7">
        <w:rPr>
          <w:rFonts w:cstheme="minorHAnsi"/>
        </w:rPr>
        <w:fldChar w:fldCharType="begin"/>
      </w:r>
      <w:r w:rsidR="001F1BE5">
        <w:rPr>
          <w:rFonts w:cstheme="minorHAnsi"/>
        </w:rPr>
        <w:instrText xml:space="preserve"> ADDIN EN.CITE &lt;EndNote&gt;&lt;Cite&gt;&lt;Author&gt;Wang&lt;/Author&gt;&lt;Year&gt;2017&lt;/Year&gt;&lt;RecNum&gt;24&lt;/RecNum&gt;&lt;DisplayText&gt;&lt;style face="superscript"&gt;19&lt;/style&gt;&lt;/DisplayText&gt;&lt;record&gt;&lt;rec-number&gt;24&lt;/rec-number&gt;&lt;foreign-keys&gt;&lt;key app="EN" db-id="za0r9f5t892afqeapfwvdfxfdr5fpdwt2epw" timestamp="1584869012"&gt;24&lt;/key&gt;&lt;/foreign-keys&gt;&lt;ref-type name="Journal Article"&gt;17&lt;/ref-type&gt;&lt;contributors&gt;&lt;authors&gt;&lt;author&gt;Wang, L.&lt;/author&gt;&lt;author&gt;Norris, E. T.&lt;/author&gt;&lt;author&gt;Jordan, I. K.&lt;/author&gt;&lt;/authors&gt;&lt;/contributors&gt;&lt;auth-address&gt;School of Biological Sciences, Georgia Institute of Technology, AtlantaGA, United States.&amp;#xD;PanAmerican Bioinformatics InstituteCali, Colombia.&amp;#xD;Applied Bioinformatics Laboratory, AtlantaGA, United States.&lt;/auth-address&gt;&lt;titles&gt;&lt;title&gt;Human Retrotransposon Insertion Polymorphisms Are Associated with Health and Disease via Gene Regulatory Phenotypes&lt;/title&gt;&lt;secondary-title&gt;Front Microbiol&lt;/secondary-title&gt;&lt;/titles&gt;&lt;periodical&gt;&lt;full-title&gt;Front Microbiol&lt;/full-title&gt;&lt;/periodical&gt;&lt;pages&gt;1418&lt;/pages&gt;&lt;volume&gt;8&lt;/volume&gt;&lt;edition&gt;2017/08/22&lt;/edition&gt;&lt;keywords&gt;&lt;keyword&gt;Alu&lt;/keyword&gt;&lt;keyword&gt;Gwas&lt;/keyword&gt;&lt;keyword&gt;L1&lt;/keyword&gt;&lt;keyword&gt;Sva&lt;/keyword&gt;&lt;keyword&gt;gene expression&lt;/keyword&gt;&lt;keyword&gt;gene regulation&lt;/keyword&gt;&lt;keyword&gt;retrotransposons&lt;/keyword&gt;&lt;keyword&gt;transposable elements&lt;/keyword&gt;&lt;/keywords&gt;&lt;dates&gt;&lt;year&gt;2017&lt;/year&gt;&lt;/dates&gt;&lt;isbn&gt;1664-302X (Print)&amp;#xD;1664-302X (Linking)&lt;/isbn&gt;&lt;accession-num&gt;28824558&lt;/accession-num&gt;&lt;urls&gt;&lt;related-urls&gt;&lt;url&gt;https://www.ncbi.nlm.nih.gov/pubmed/28824558&lt;/url&gt;&lt;/related-urls&gt;&lt;/urls&gt;&lt;custom2&gt;PMC5539088&lt;/custom2&gt;&lt;electronic-resource-num&gt;10.3389/fmicb.2017.01418&lt;/electronic-resource-num&gt;&lt;/record&gt;&lt;/Cite&gt;&lt;/EndNote&gt;</w:instrText>
      </w:r>
      <w:r w:rsidRPr="007176C7">
        <w:rPr>
          <w:rFonts w:cstheme="minorHAnsi"/>
        </w:rPr>
        <w:fldChar w:fldCharType="separate"/>
      </w:r>
      <w:r w:rsidR="001F1BE5" w:rsidRPr="001F1BE5">
        <w:rPr>
          <w:rFonts w:cstheme="minorHAnsi"/>
          <w:noProof/>
          <w:vertAlign w:val="superscript"/>
        </w:rPr>
        <w:t>19</w:t>
      </w:r>
      <w:r w:rsidRPr="007176C7">
        <w:rPr>
          <w:rFonts w:cstheme="minorHAnsi"/>
        </w:rPr>
        <w:fldChar w:fldCharType="end"/>
      </w:r>
      <w:r>
        <w:rPr>
          <w:rFonts w:cstheme="minorHAnsi"/>
        </w:rPr>
        <w:t>.</w:t>
      </w:r>
    </w:p>
    <w:p w14:paraId="151B6076" w14:textId="77777777" w:rsidR="000A5924" w:rsidRPr="007176C7" w:rsidRDefault="000A5924" w:rsidP="000A5924">
      <w:pPr>
        <w:spacing w:line="480" w:lineRule="auto"/>
        <w:rPr>
          <w:rFonts w:cstheme="minorHAnsi"/>
        </w:rPr>
      </w:pPr>
    </w:p>
    <w:p w14:paraId="565050A7" w14:textId="5903FE88" w:rsidR="000A5924" w:rsidRPr="007176C7" w:rsidRDefault="000A5924" w:rsidP="000A5924">
      <w:pPr>
        <w:spacing w:line="480" w:lineRule="auto"/>
        <w:rPr>
          <w:rFonts w:cstheme="minorHAnsi"/>
        </w:rPr>
      </w:pPr>
      <w:r w:rsidRPr="007176C7">
        <w:rPr>
          <w:rFonts w:cstheme="minorHAnsi"/>
        </w:rPr>
        <w:t>Our study focused on the potential role of reference SVA RIPs established in the population in the risk and progression of PD. To address this we utilised whole genome sequence, transcriptomic and clinical data from the Parkinson’s Progression Markers Initiative (PPMI) which was established to identify PD progression markers to help understand disease aetiology and ultimately aid in the development of novel therapeutics</w:t>
      </w:r>
      <w:r>
        <w:rPr>
          <w:rFonts w:cstheme="minorHAnsi"/>
        </w:rPr>
        <w:t xml:space="preserve"> </w:t>
      </w:r>
      <w:r w:rsidRPr="007176C7">
        <w:rPr>
          <w:rFonts w:cstheme="minorHAnsi"/>
        </w:rPr>
        <w:fldChar w:fldCharType="begin"/>
      </w:r>
      <w:r w:rsidR="001F1BE5">
        <w:rPr>
          <w:rFonts w:cstheme="minorHAnsi"/>
        </w:rPr>
        <w:instrText xml:space="preserve"> ADDIN EN.CITE &lt;EndNote&gt;&lt;Cite&gt;&lt;Author&gt;Parkinson Progression Marker&lt;/Author&gt;&lt;Year&gt;2011&lt;/Year&gt;&lt;RecNum&gt;25&lt;/RecNum&gt;&lt;DisplayText&gt;&lt;style face="superscript"&gt;20&lt;/style&gt;&lt;/DisplayText&gt;&lt;record&gt;&lt;rec-number&gt;25&lt;/rec-number&gt;&lt;foreign-keys&gt;&lt;key app="EN" db-id="za0r9f5t892afqeapfwvdfxfdr5fpdwt2epw" timestamp="1584935554"&gt;25&lt;/key&gt;&lt;/foreign-keys&gt;&lt;ref-type name="Journal Article"&gt;17&lt;/ref-type&gt;&lt;contributors&gt;&lt;authors&gt;&lt;author&gt;Parkinson Progression Marker, Initiative&lt;/author&gt;&lt;/authors&gt;&lt;/contributors&gt;&lt;titles&gt;&lt;title&gt;The Parkinson Progression Marker Initiative (PPMI)&lt;/title&gt;&lt;secondary-title&gt;Prog Neurobiol&lt;/secondary-title&gt;&lt;/titles&gt;&lt;periodical&gt;&lt;full-title&gt;Prog Neurobiol&lt;/full-title&gt;&lt;/periodical&gt;&lt;pages&gt;629-35&lt;/pages&gt;&lt;volume&gt;95&lt;/volume&gt;&lt;number&gt;4&lt;/number&gt;&lt;edition&gt;2011/09/21&lt;/edition&gt;&lt;keywords&gt;&lt;keyword&gt;Biomarkers/*metabolism&lt;/keyword&gt;&lt;keyword&gt;Cohort Studies&lt;/keyword&gt;&lt;keyword&gt;Diagnostic Imaging&lt;/keyword&gt;&lt;keyword&gt;*Disease Progression&lt;/keyword&gt;&lt;keyword&gt;Female&lt;/keyword&gt;&lt;keyword&gt;Humans&lt;/keyword&gt;&lt;keyword&gt;*International Cooperation&lt;/keyword&gt;&lt;keyword&gt;Male&lt;/keyword&gt;&lt;keyword&gt;Multicenter Studies as Topic/methods&lt;/keyword&gt;&lt;keyword&gt;Parkinson Disease/blood/cerebrospinal fluid/*diagnosis&lt;/keyword&gt;&lt;/keywords&gt;&lt;dates&gt;&lt;year&gt;2011&lt;/year&gt;&lt;pub-dates&gt;&lt;date&gt;Dec&lt;/date&gt;&lt;/pub-dates&gt;&lt;/dates&gt;&lt;isbn&gt;1873-5118 (Electronic)&amp;#xD;0301-0082 (Linking)&lt;/isbn&gt;&lt;accession-num&gt;21930184&lt;/accession-num&gt;&lt;urls&gt;&lt;related-urls&gt;&lt;url&gt;https://www.ncbi.nlm.nih.gov/pubmed/21930184&lt;/url&gt;&lt;/related-urls&gt;&lt;/urls&gt;&lt;electronic-resource-num&gt;10.1016/j.pneurobio.2011.09.005&lt;/electronic-resource-num&gt;&lt;/record&gt;&lt;/Cite&gt;&lt;/EndNote&gt;</w:instrText>
      </w:r>
      <w:r w:rsidRPr="007176C7">
        <w:rPr>
          <w:rFonts w:cstheme="minorHAnsi"/>
        </w:rPr>
        <w:fldChar w:fldCharType="separate"/>
      </w:r>
      <w:r w:rsidR="001F1BE5" w:rsidRPr="001F1BE5">
        <w:rPr>
          <w:rFonts w:cstheme="minorHAnsi"/>
          <w:noProof/>
          <w:vertAlign w:val="superscript"/>
        </w:rPr>
        <w:t>20</w:t>
      </w:r>
      <w:r w:rsidRPr="007176C7">
        <w:rPr>
          <w:rFonts w:cstheme="minorHAnsi"/>
        </w:rPr>
        <w:fldChar w:fldCharType="end"/>
      </w:r>
      <w:r>
        <w:rPr>
          <w:rFonts w:cstheme="minorHAnsi"/>
        </w:rPr>
        <w:t>.</w:t>
      </w:r>
      <w:r w:rsidRPr="007176C7">
        <w:rPr>
          <w:rFonts w:cstheme="minorHAnsi"/>
        </w:rPr>
        <w:t xml:space="preserve"> The PPMI is a longitudinal study collecting clinical and imaging data and biospecimens from PD subjects, healthy controls and those subjects classified as SWEDD (scans without evidence of dopaminergic deficit)</w:t>
      </w:r>
      <w:r>
        <w:rPr>
          <w:rFonts w:cstheme="minorHAnsi"/>
        </w:rPr>
        <w:t xml:space="preserve"> </w:t>
      </w:r>
      <w:r w:rsidRPr="007176C7">
        <w:rPr>
          <w:rFonts w:cstheme="minorHAnsi"/>
        </w:rPr>
        <w:fldChar w:fldCharType="begin">
          <w:fldData xml:space="preserve">PEVuZE5vdGU+PENpdGU+PEF1dGhvcj5NYXJlazwvQXV0aG9yPjxZZWFyPjIwMTg8L1llYXI+PFJl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</w:fldData>
        </w:fldChar>
      </w:r>
      <w:r w:rsidR="001F1BE5">
        <w:rPr>
          <w:rFonts w:cstheme="minorHAnsi"/>
        </w:rPr>
        <w:instrText xml:space="preserve"> ADDIN EN.CITE </w:instrText>
      </w:r>
      <w:r w:rsidR="001F1BE5">
        <w:rPr>
          <w:rFonts w:cstheme="minorHAnsi"/>
        </w:rPr>
        <w:fldChar w:fldCharType="begin">
          <w:fldData xml:space="preserve">PEVuZE5vdGU+PENpdGU+PEF1dGhvcj5NYXJlazwvQXV0aG9yPjxZZWFyPjIwMTg8L1llYXI+PFJl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21</w:t>
      </w:r>
      <w:r w:rsidRPr="007176C7">
        <w:rPr>
          <w:rFonts w:cstheme="minorHAnsi"/>
        </w:rPr>
        <w:fldChar w:fldCharType="end"/>
      </w:r>
      <w:r>
        <w:rPr>
          <w:rFonts w:cstheme="minorHAnsi"/>
        </w:rPr>
        <w:t>.</w:t>
      </w:r>
      <w:r w:rsidRPr="007176C7">
        <w:rPr>
          <w:rFonts w:cstheme="minorHAnsi"/>
        </w:rPr>
        <w:t xml:space="preserve"> Using the extensive dataset from the PPMI cohort, we identified 81 SVAs that were polymorphic for their presence or absence in the reference </w:t>
      </w:r>
      <w:r w:rsidRPr="007176C7">
        <w:rPr>
          <w:rFonts w:cstheme="minorHAnsi"/>
        </w:rPr>
        <w:lastRenderedPageBreak/>
        <w:t xml:space="preserve">genome. Seven of the identified SVA RIPs were associated with PD progression and subsequent analysis of these seven RIPs correlated specific genotypes with changes in gene expression in the blood. </w:t>
      </w:r>
    </w:p>
    <w:p w14:paraId="623302F0" w14:textId="77777777" w:rsidR="000A5924" w:rsidRDefault="000A5924" w:rsidP="000A5924">
      <w:pPr>
        <w:spacing w:line="480" w:lineRule="auto"/>
        <w:rPr>
          <w:rFonts w:cstheme="minorHAnsi"/>
          <w:b/>
        </w:rPr>
      </w:pPr>
    </w:p>
    <w:p w14:paraId="5A049D15" w14:textId="77777777" w:rsidR="000A5924" w:rsidRPr="00477217" w:rsidRDefault="000A5924" w:rsidP="000A5924">
      <w:pPr>
        <w:spacing w:line="480" w:lineRule="auto"/>
        <w:rPr>
          <w:rFonts w:cstheme="minorHAnsi"/>
          <w:b/>
          <w:u w:val="single"/>
        </w:rPr>
      </w:pPr>
      <w:r w:rsidRPr="00477217">
        <w:rPr>
          <w:rFonts w:cstheme="minorHAnsi"/>
          <w:b/>
          <w:u w:val="single"/>
        </w:rPr>
        <w:t xml:space="preserve">Results </w:t>
      </w:r>
    </w:p>
    <w:p w14:paraId="7E0B1E0B" w14:textId="77777777" w:rsidR="000A5924" w:rsidRPr="00477217" w:rsidRDefault="000A5924" w:rsidP="000A5924">
      <w:pPr>
        <w:spacing w:line="480" w:lineRule="auto"/>
        <w:rPr>
          <w:rFonts w:cstheme="minorHAnsi"/>
          <w:b/>
        </w:rPr>
      </w:pPr>
      <w:r w:rsidRPr="00477217">
        <w:rPr>
          <w:rFonts w:cstheme="minorHAnsi"/>
          <w:b/>
        </w:rPr>
        <w:t xml:space="preserve">Characterisation of reference SVA RIPs in the PPMI cohort </w:t>
      </w:r>
    </w:p>
    <w:p w14:paraId="0B8C9006" w14:textId="471250D2" w:rsidR="000A5924" w:rsidRDefault="000A5924" w:rsidP="000A5924">
      <w:pPr>
        <w:spacing w:line="480" w:lineRule="auto"/>
        <w:rPr>
          <w:rFonts w:cstheme="minorHAnsi"/>
        </w:rPr>
      </w:pPr>
      <w:r w:rsidRPr="007176C7">
        <w:rPr>
          <w:rFonts w:cstheme="minorHAnsi"/>
        </w:rPr>
        <w:t>The PPMI cohort whose whole genome sequence data were analysed in this study consisted of 179 healthy controls, 371 PD and 58 subjects classified as SWEDD. The subjects from each group showed similar demographics in terms of age and sex (Table 1) and all subjects included reported race as white. In the 608 subjects analysed</w:t>
      </w:r>
      <w:r>
        <w:rPr>
          <w:rFonts w:cstheme="minorHAnsi"/>
        </w:rPr>
        <w:t xml:space="preserve"> using the structural variant caller Delly </w:t>
      </w:r>
      <w:r w:rsidRPr="007176C7">
        <w:rPr>
          <w:rFonts w:cstheme="minorHAnsi"/>
        </w:rPr>
        <w:t>(</w:t>
      </w:r>
      <w:hyperlink r:id="rId11" w:history="1">
        <w:r w:rsidRPr="007176C7">
          <w:rPr>
            <w:rStyle w:val="Hyperlink"/>
            <w:rFonts w:cstheme="minorHAnsi"/>
          </w:rPr>
          <w:t>https://github.com/dellytools/delly</w:t>
        </w:r>
      </w:hyperlink>
      <w:r w:rsidRPr="007176C7">
        <w:rPr>
          <w:rFonts w:cstheme="minorHAnsi"/>
        </w:rPr>
        <w:t>), 83 SVAs in the human reference genome were identified as absent in at least one genome compared to the reference (hg38) (</w:t>
      </w:r>
      <w:r w:rsidR="0005086E">
        <w:t>Supplementary</w:t>
      </w:r>
      <w:r>
        <w:rPr>
          <w:rFonts w:cstheme="minorHAnsi"/>
        </w:rPr>
        <w:t xml:space="preserve"> </w:t>
      </w:r>
      <w:r w:rsidRPr="007176C7">
        <w:rPr>
          <w:rFonts w:cstheme="minorHAnsi"/>
        </w:rPr>
        <w:t xml:space="preserve">Table 1). Two of these were detected as absent in all genomes analysed and therefore were not classified as polymorphic in this cohort. </w:t>
      </w:r>
      <w:r>
        <w:rPr>
          <w:rFonts w:cstheme="minorHAnsi"/>
        </w:rPr>
        <w:t xml:space="preserve">The same individuals were also analysed using mobile element locator tool deletion (MELT-del) </w:t>
      </w:r>
      <w:r>
        <w:rPr>
          <w:rFonts w:cstheme="minorHAnsi"/>
        </w:rPr>
        <w:fldChar w:fldCharType="begin">
          <w:fldData xml:space="preserve">PEVuZE5vdGU+PENpdGU+PEF1dGhvcj5HYXJkbmVyPC9BdXRob3I+PFllYXI+MjAxNzwvWWVhcj48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</w:fldData>
        </w:fldChar>
      </w:r>
      <w:r w:rsidR="001F1BE5">
        <w:rPr>
          <w:rFonts w:cstheme="minorHAnsi"/>
        </w:rPr>
        <w:instrText xml:space="preserve"> ADDIN EN.CITE </w:instrText>
      </w:r>
      <w:r w:rsidR="001F1BE5">
        <w:rPr>
          <w:rFonts w:cstheme="minorHAnsi"/>
        </w:rPr>
        <w:fldChar w:fldCharType="begin">
          <w:fldData xml:space="preserve">PEVuZE5vdGU+PENpdGU+PEF1dGhvcj5HYXJkbmVyPC9BdXRob3I+PFllYXI+MjAxNzwvWWVhcj48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Pr>
          <w:rFonts w:cstheme="minorHAnsi"/>
        </w:rPr>
      </w:r>
      <w:r>
        <w:rPr>
          <w:rFonts w:cstheme="minorHAnsi"/>
        </w:rPr>
        <w:fldChar w:fldCharType="separate"/>
      </w:r>
      <w:r w:rsidR="001F1BE5" w:rsidRPr="001F1BE5">
        <w:rPr>
          <w:rFonts w:cstheme="minorHAnsi"/>
          <w:noProof/>
          <w:vertAlign w:val="superscript"/>
        </w:rPr>
        <w:t>22</w:t>
      </w:r>
      <w:r>
        <w:rPr>
          <w:rFonts w:cstheme="minorHAnsi"/>
        </w:rPr>
        <w:fldChar w:fldCharType="end"/>
      </w:r>
      <w:r>
        <w:rPr>
          <w:rFonts w:cstheme="minorHAnsi"/>
        </w:rPr>
        <w:t xml:space="preserve"> which can detect polymorphic reference retrotransposons. MELT-del only detected 50 reference SVAs as absent compared to the 83 by Delly. DNA samples from the PPMI cohort were obtained for validation purposes of the variants detected. Three SVAs were amplified using PCR, two of which (SVA_27 and SVA_32) were detected by both Delly and MELT-del and the third (SVA_24) was only detected by Delly (see </w:t>
      </w:r>
      <w:r w:rsidR="0005086E">
        <w:t>Supplementary</w:t>
      </w:r>
      <w:r>
        <w:rPr>
          <w:rFonts w:cstheme="minorHAnsi"/>
        </w:rPr>
        <w:t xml:space="preserve"> Figure 1 for representative gel images). The genotypes of the three SVAs called by Delly were in 98.4-99.4% agreement with the PCR genotypes compared to 91.5-95.6% for those called by MELT-del (</w:t>
      </w:r>
      <w:r w:rsidR="0005086E">
        <w:t>Supplementary</w:t>
      </w:r>
      <w:r>
        <w:rPr>
          <w:rFonts w:cstheme="minorHAnsi"/>
        </w:rPr>
        <w:t xml:space="preserve"> Table 2). Genotypes called by the tool Delly demonstrated greater accuracy and a higher number of SVA RIPs were detected compared to MELT-del, therefore Delly was chosen as the most suitable tool for this analysis. </w:t>
      </w:r>
    </w:p>
    <w:p w14:paraId="2A7DEBC1" w14:textId="77777777" w:rsidR="000A5924" w:rsidRDefault="000A5924" w:rsidP="000A5924">
      <w:pPr>
        <w:spacing w:line="480" w:lineRule="auto"/>
        <w:rPr>
          <w:rFonts w:cstheme="minorHAnsi"/>
        </w:rPr>
      </w:pPr>
    </w:p>
    <w:p w14:paraId="3BCA2015" w14:textId="06B2EAEC" w:rsidR="000A5924" w:rsidRDefault="000A5924" w:rsidP="000A5924">
      <w:pPr>
        <w:spacing w:line="480" w:lineRule="auto"/>
        <w:rPr>
          <w:rFonts w:cstheme="minorHAnsi"/>
        </w:rPr>
      </w:pPr>
      <w:r w:rsidRPr="007176C7">
        <w:rPr>
          <w:rFonts w:cstheme="minorHAnsi"/>
        </w:rPr>
        <w:t>Of the 81 SVAs RIPs</w:t>
      </w:r>
      <w:r>
        <w:rPr>
          <w:rFonts w:cstheme="minorHAnsi"/>
        </w:rPr>
        <w:t xml:space="preserve"> detected by Delly</w:t>
      </w:r>
      <w:r w:rsidRPr="007176C7">
        <w:rPr>
          <w:rFonts w:cstheme="minorHAnsi"/>
        </w:rPr>
        <w:t>, 28 (34.6%) had not been reported previously in the dbRIP track available on UCSC genome browser. The majority, 85.2%, of the SVA RIPs belonged to subtypes E, F and F1 (Figure 1</w:t>
      </w:r>
      <w:r>
        <w:rPr>
          <w:rFonts w:cstheme="minorHAnsi"/>
        </w:rPr>
        <w:t>b</w:t>
      </w:r>
      <w:r w:rsidRPr="007176C7">
        <w:rPr>
          <w:rFonts w:cstheme="minorHAnsi"/>
        </w:rPr>
        <w:t>), which was consistent with these human specific subfamilies being the most recently active</w:t>
      </w:r>
      <w:r>
        <w:rPr>
          <w:rFonts w:cstheme="minorHAnsi"/>
        </w:rPr>
        <w:t xml:space="preserve"> </w:t>
      </w:r>
      <w:r w:rsidRPr="007176C7">
        <w:rPr>
          <w:rFonts w:cstheme="minorHAnsi"/>
        </w:rPr>
        <w:fldChar w:fldCharType="begin"/>
      </w:r>
      <w:r w:rsidR="001F1BE5">
        <w:rPr>
          <w:rFonts w:cstheme="minorHAnsi"/>
        </w:rPr>
        <w:instrText xml:space="preserve"> ADDIN EN.CITE &lt;EndNote&gt;&lt;Cite&gt;&lt;Author&gt;Wang&lt;/Author&gt;&lt;Year&gt;2005&lt;/Year&gt;&lt;RecNum&gt;16&lt;/RecNum&gt;&lt;DisplayText&gt;&lt;style face="superscript"&gt;9&lt;/style&gt;&lt;/DisplayText&gt;&lt;record&gt;&lt;rec-number&gt;16&lt;/rec-number&gt;&lt;foreign-keys&gt;&lt;key app="EN" db-id="za0r9f5t892afqeapfwvdfxfdr5fpdwt2epw" timestamp="1582607940"&gt;16&lt;/key&gt;&lt;/foreign-keys&gt;&lt;ref-type name="Journal Article"&gt;17&lt;/ref-type&gt;&lt;contributors&gt;&lt;authors&gt;&lt;author&gt;Wang, H.&lt;/author&gt;&lt;author&gt;Xing, J.&lt;/author&gt;&lt;author&gt;Grover, D.&lt;/author&gt;&lt;author&gt;Hedges, D. J.&lt;/author&gt;&lt;author&gt;Han, K.&lt;/author&gt;&lt;author&gt;Walker, J. A.&lt;/author&gt;&lt;author&gt;Batzer, M. A.&lt;/author&gt;&lt;/authors&gt;&lt;/contributors&gt;&lt;auth-address&gt;Department of Biological Sciences, Biological Computation and Visualization Center, Center for BioModular Multi-Scale Systems, Louisiana State University, 202 Life Sciences Building, Baton Rouge, LA 70803, USA.&lt;/auth-address&gt;&lt;titles&gt;&lt;title&gt;SVA elements: a hominid-specific retroposon family&lt;/title&gt;&lt;secondary-title&gt;J Mol Biol&lt;/secondary-title&gt;&lt;/titles&gt;&lt;periodical&gt;&lt;full-title&gt;J Mol Biol&lt;/full-title&gt;&lt;/periodical&gt;&lt;pages&gt;994-1007&lt;/pages&gt;&lt;volume&gt;354&lt;/volume&gt;&lt;number&gt;4&lt;/number&gt;&lt;edition&gt;2005/11/18&lt;/edition&gt;&lt;keywords&gt;&lt;keyword&gt;Animals&lt;/keyword&gt;&lt;keyword&gt;Evolution, Molecular&lt;/keyword&gt;&lt;keyword&gt;Genome, Human&lt;/keyword&gt;&lt;keyword&gt;Hominidae&lt;/keyword&gt;&lt;keyword&gt;Humans&lt;/keyword&gt;&lt;keyword&gt;Regulatory Sequences, Nucleic Acid/*genetics&lt;/keyword&gt;&lt;keyword&gt;*Retroelements&lt;/keyword&gt;&lt;keyword&gt;Species Specificity&lt;/keyword&gt;&lt;/keywords&gt;&lt;dates&gt;&lt;year&gt;2005&lt;/year&gt;&lt;pub-dates&gt;&lt;date&gt;Dec 9&lt;/date&gt;&lt;/pub-dates&gt;&lt;/dates&gt;&lt;isbn&gt;0022-2836 (Print)&amp;#xD;0022-2836 (Linking)&lt;/isbn&gt;&lt;accession-num&gt;16288912&lt;/accession-num&gt;&lt;urls&gt;&lt;related-urls&gt;&lt;url&gt;https://www.ncbi.nlm.nih.gov/pubmed/16288912&lt;/url&gt;&lt;/related-urls&gt;&lt;/urls&gt;&lt;electronic-resource-num&gt;10.1016/j.jmb.2005.09.085&lt;/electronic-resource-num&gt;&lt;/record&gt;&lt;/Cite&gt;&lt;/EndNote&gt;</w:instrText>
      </w:r>
      <w:r w:rsidRPr="007176C7">
        <w:rPr>
          <w:rFonts w:cstheme="minorHAnsi"/>
        </w:rPr>
        <w:fldChar w:fldCharType="separate"/>
      </w:r>
      <w:r w:rsidR="001F1BE5" w:rsidRPr="001F1BE5">
        <w:rPr>
          <w:rFonts w:cstheme="minorHAnsi"/>
          <w:noProof/>
          <w:vertAlign w:val="superscript"/>
        </w:rPr>
        <w:t>9</w:t>
      </w:r>
      <w:r w:rsidRPr="007176C7">
        <w:rPr>
          <w:rFonts w:cstheme="minorHAnsi"/>
        </w:rPr>
        <w:fldChar w:fldCharType="end"/>
      </w:r>
      <w:r>
        <w:rPr>
          <w:rFonts w:cstheme="minorHAnsi"/>
        </w:rPr>
        <w:t>.</w:t>
      </w:r>
      <w:r w:rsidRPr="007176C7">
        <w:rPr>
          <w:rFonts w:cstheme="minorHAnsi"/>
        </w:rPr>
        <w:t xml:space="preserve"> The SVA RIPs showed a wide range of insertion allele frequencies from 0.0008-0.994 (</w:t>
      </w:r>
      <w:r>
        <w:rPr>
          <w:rFonts w:cstheme="minorHAnsi"/>
        </w:rPr>
        <w:t>Figure 1c</w:t>
      </w:r>
      <w:r w:rsidRPr="007176C7">
        <w:rPr>
          <w:rFonts w:cstheme="minorHAnsi"/>
        </w:rPr>
        <w:t>). Using logistic regression and Bonferroni correction for multiple testing there were no SVA RIPs significantly associated with PD when comparing control and PD subjects</w:t>
      </w:r>
      <w:r w:rsidRPr="007176C7">
        <w:rPr>
          <w:rStyle w:val="CommentReference"/>
          <w:rFonts w:cstheme="minorHAnsi"/>
          <w:sz w:val="22"/>
          <w:szCs w:val="22"/>
        </w:rPr>
        <w:t xml:space="preserve"> in this cohort </w:t>
      </w:r>
      <w:r w:rsidRPr="007176C7">
        <w:rPr>
          <w:rFonts w:cstheme="minorHAnsi"/>
        </w:rPr>
        <w:t>(</w:t>
      </w:r>
      <w:r w:rsidR="0005086E">
        <w:t>Supplementary</w:t>
      </w:r>
      <w:r w:rsidRPr="007176C7">
        <w:rPr>
          <w:rFonts w:cstheme="minorHAnsi"/>
        </w:rPr>
        <w:t xml:space="preserve"> </w:t>
      </w:r>
      <w:r>
        <w:rPr>
          <w:rFonts w:cstheme="minorHAnsi"/>
        </w:rPr>
        <w:t>Table</w:t>
      </w:r>
      <w:r w:rsidRPr="007176C7">
        <w:rPr>
          <w:rFonts w:cstheme="minorHAnsi"/>
        </w:rPr>
        <w:t xml:space="preserve"> 1). Tagging SNPs (r</w:t>
      </w:r>
      <w:r w:rsidRPr="007176C7">
        <w:rPr>
          <w:rFonts w:cstheme="minorHAnsi"/>
          <w:vertAlign w:val="superscript"/>
        </w:rPr>
        <w:t>2</w:t>
      </w:r>
      <w:r w:rsidRPr="007176C7">
        <w:rPr>
          <w:rFonts w:cstheme="minorHAnsi"/>
        </w:rPr>
        <w:t xml:space="preserve">&gt;0.8) were identified for 76 (93.8%) of the SVA RIPs and were used to act as a proxy for the SVA genotype, enabling the evaluation of these elements in the largest PD and healthy control dataset available from the recent GWA meta-analysis performed by Nalls et al </w:t>
      </w:r>
      <w:r w:rsidRPr="007176C7">
        <w:rPr>
          <w:rFonts w:cstheme="minorHAnsi"/>
        </w:rPr>
        <w:fldChar w:fldCharType="begin">
          <w:fldData xml:space="preserve">PEVuZE5vdGU+PENpdGU+PEF1dGhvcj5OYWxsczwvQXV0aG9yPjxZZWFyPjIwMTk8L1llYXI+PFJl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</w:fldData>
        </w:fldChar>
      </w:r>
      <w:r w:rsidR="001F1BE5">
        <w:rPr>
          <w:rFonts w:cstheme="minorHAnsi"/>
        </w:rPr>
        <w:instrText xml:space="preserve"> ADDIN EN.CITE </w:instrText>
      </w:r>
      <w:r w:rsidR="001F1BE5">
        <w:rPr>
          <w:rFonts w:cstheme="minorHAnsi"/>
        </w:rPr>
        <w:fldChar w:fldCharType="begin">
          <w:fldData xml:space="preserve">PEVuZE5vdGU+PENpdGU+PEF1dGhvcj5OYWxsczwvQXV0aG9yPjxZZWFyPjIwMTk8L1llYXI+PFJl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6</w:t>
      </w:r>
      <w:r w:rsidRPr="007176C7">
        <w:rPr>
          <w:rFonts w:cstheme="minorHAnsi"/>
        </w:rPr>
        <w:fldChar w:fldCharType="end"/>
      </w:r>
      <w:r w:rsidRPr="007176C7">
        <w:rPr>
          <w:rFonts w:cstheme="minorHAnsi"/>
        </w:rPr>
        <w:t>. In the summary statistics from this meta-analysis, 75 of the SVA RIP tagging SNPs were present (</w:t>
      </w:r>
      <w:r w:rsidR="0005086E">
        <w:t>Supplementary</w:t>
      </w:r>
      <w:r w:rsidRPr="007176C7">
        <w:rPr>
          <w:rFonts w:cstheme="minorHAnsi"/>
        </w:rPr>
        <w:t xml:space="preserve"> Table </w:t>
      </w:r>
      <w:r>
        <w:rPr>
          <w:rFonts w:cstheme="minorHAnsi"/>
        </w:rPr>
        <w:t>3</w:t>
      </w:r>
      <w:r w:rsidRPr="007176C7">
        <w:rPr>
          <w:rFonts w:cstheme="minorHAnsi"/>
        </w:rPr>
        <w:t>). One of these SNPs (rs</w:t>
      </w:r>
      <w:r w:rsidRPr="007176C7">
        <w:rPr>
          <w:rFonts w:eastAsia="Times New Roman" w:cstheme="minorHAnsi"/>
          <w:color w:val="000000"/>
          <w:lang w:eastAsia="en-AU"/>
        </w:rPr>
        <w:t>55653937</w:t>
      </w:r>
      <w:r w:rsidRPr="007176C7">
        <w:rPr>
          <w:rFonts w:cstheme="minorHAnsi"/>
        </w:rPr>
        <w:t>) was reported as associated with PD at genome wide significance (p=1.64x10</w:t>
      </w:r>
      <w:r w:rsidRPr="007176C7">
        <w:rPr>
          <w:rFonts w:cstheme="minorHAnsi"/>
          <w:vertAlign w:val="superscript"/>
        </w:rPr>
        <w:t>-19</w:t>
      </w:r>
      <w:r>
        <w:rPr>
          <w:rFonts w:cstheme="minorHAnsi"/>
        </w:rPr>
        <w:t>, β=-0.2488</w:t>
      </w:r>
      <w:r w:rsidRPr="007176C7">
        <w:rPr>
          <w:rFonts w:cstheme="minorHAnsi"/>
        </w:rPr>
        <w:t xml:space="preserve">) and was in strong LD </w:t>
      </w:r>
      <w:r w:rsidRPr="007176C7">
        <w:rPr>
          <w:rFonts w:eastAsia="Times New Roman" w:cstheme="minorHAnsi"/>
          <w:color w:val="000000"/>
          <w:lang w:eastAsia="en-AU"/>
        </w:rPr>
        <w:t>(r</w:t>
      </w:r>
      <w:r w:rsidRPr="007176C7">
        <w:rPr>
          <w:rFonts w:eastAsia="Times New Roman" w:cstheme="minorHAnsi"/>
          <w:color w:val="000000"/>
          <w:vertAlign w:val="superscript"/>
          <w:lang w:eastAsia="en-AU"/>
        </w:rPr>
        <w:t>2</w:t>
      </w:r>
      <w:r w:rsidRPr="007176C7">
        <w:rPr>
          <w:rFonts w:eastAsia="Times New Roman" w:cstheme="minorHAnsi"/>
          <w:color w:val="000000"/>
          <w:lang w:eastAsia="en-AU"/>
        </w:rPr>
        <w:t xml:space="preserve">=0.994) with </w:t>
      </w:r>
      <w:r w:rsidRPr="007176C7">
        <w:rPr>
          <w:rFonts w:cstheme="minorHAnsi"/>
        </w:rPr>
        <w:t xml:space="preserve">SVA_67 located 12kb upstream of the </w:t>
      </w:r>
      <w:r w:rsidRPr="007176C7">
        <w:rPr>
          <w:rFonts w:cstheme="minorHAnsi"/>
          <w:i/>
        </w:rPr>
        <w:t>KANSL1</w:t>
      </w:r>
      <w:r w:rsidRPr="007176C7">
        <w:rPr>
          <w:rFonts w:cstheme="minorHAnsi"/>
        </w:rPr>
        <w:t xml:space="preserve"> gene.</w:t>
      </w:r>
      <w:r>
        <w:rPr>
          <w:rFonts w:cstheme="minorHAnsi"/>
        </w:rPr>
        <w:t xml:space="preserve"> SVA_67 was not significantly associated with PD in the PPMI cohort, however the direction of the effect was the same as rs55653937 (OR 0.91, 95% CI 0.66-1.24).</w:t>
      </w:r>
    </w:p>
    <w:p w14:paraId="543D9EB8" w14:textId="77777777" w:rsidR="000A5924" w:rsidRDefault="000A5924" w:rsidP="000A5924">
      <w:pPr>
        <w:spacing w:line="480" w:lineRule="auto"/>
        <w:rPr>
          <w:rFonts w:cstheme="minorHAnsi"/>
        </w:rPr>
      </w:pPr>
    </w:p>
    <w:p w14:paraId="5AFED18F" w14:textId="77777777" w:rsidR="000A5924" w:rsidRPr="00477217" w:rsidRDefault="000A5924" w:rsidP="000A5924">
      <w:pPr>
        <w:spacing w:line="480" w:lineRule="auto"/>
        <w:rPr>
          <w:rFonts w:cstheme="minorHAnsi"/>
          <w:b/>
        </w:rPr>
      </w:pPr>
      <w:r w:rsidRPr="00477217">
        <w:rPr>
          <w:rFonts w:cstheme="minorHAnsi"/>
          <w:b/>
        </w:rPr>
        <w:t>Reference SVA RIPs are associated with progression markers of PD in the PPMI cohort</w:t>
      </w:r>
    </w:p>
    <w:p w14:paraId="7CBA372F" w14:textId="72DEAD93" w:rsidR="000A5924" w:rsidRDefault="000A5924" w:rsidP="000A5924">
      <w:pPr>
        <w:spacing w:line="480" w:lineRule="auto"/>
        <w:rPr>
          <w:rFonts w:cstheme="minorHAnsi"/>
        </w:rPr>
      </w:pPr>
      <w:r w:rsidRPr="007176C7">
        <w:rPr>
          <w:rFonts w:cstheme="minorHAnsi"/>
        </w:rPr>
        <w:t xml:space="preserve">The PPMI cohort has extensive clinical and phenotypic data available at four time points, baseline (0 months) and subsequent measurements at 12, 24 and 36 months. This data includes motor, cognitive and olfactory testing, dopamine transporter (DAT) imaging assessments and analysis of markers in biospecimens. Analysis of the 81 SVA RIPs </w:t>
      </w:r>
      <w:r>
        <w:rPr>
          <w:rFonts w:cstheme="minorHAnsi"/>
        </w:rPr>
        <w:t xml:space="preserve">identified </w:t>
      </w:r>
      <w:r w:rsidRPr="007176C7">
        <w:rPr>
          <w:rFonts w:cstheme="minorHAnsi"/>
        </w:rPr>
        <w:t>seven associated with features of PD (Table 2) at 12 months or later.</w:t>
      </w:r>
      <w:r>
        <w:rPr>
          <w:rFonts w:cstheme="minorHAnsi"/>
        </w:rPr>
        <w:t xml:space="preserve"> In Table 2 the FDR corrected p values are reported for the linear mixed effects model and Tukey adjusted p values for the pairwise analysis addressing the genotypic effect</w:t>
      </w:r>
      <w:r w:rsidRPr="007176C7">
        <w:rPr>
          <w:rFonts w:cstheme="minorHAnsi"/>
        </w:rPr>
        <w:t xml:space="preserve">.  The nearest gene to each of these SVAs are reported in Table 3 and for chromosomal loci see </w:t>
      </w:r>
      <w:r w:rsidR="0005086E">
        <w:lastRenderedPageBreak/>
        <w:t>Supplementary</w:t>
      </w:r>
      <w:r>
        <w:rPr>
          <w:rFonts w:cstheme="minorHAnsi"/>
        </w:rPr>
        <w:t xml:space="preserve"> </w:t>
      </w:r>
      <w:r w:rsidRPr="007176C7">
        <w:rPr>
          <w:rFonts w:cstheme="minorHAnsi"/>
        </w:rPr>
        <w:t>Table 1. Four of the SVA RIPs (36, 47, 67 and 79) in Table 3 were associated with changes in the count density ratios (CDR) of the caudate</w:t>
      </w:r>
      <w:r w:rsidRPr="007176C7">
        <w:rPr>
          <w:rFonts w:cstheme="minorHAnsi"/>
          <w:color w:val="000000" w:themeColor="text1"/>
        </w:rPr>
        <w:t xml:space="preserve">/putamen, which had been calculated from DaTscan </w:t>
      </w:r>
      <w:r w:rsidRPr="007176C7">
        <w:rPr>
          <w:rFonts w:cstheme="minorHAnsi"/>
          <w:color w:val="000000" w:themeColor="text1"/>
          <w:shd w:val="clear" w:color="auto" w:fill="FFFFFF"/>
        </w:rPr>
        <w:t>single photon emission computed tomography</w:t>
      </w:r>
      <w:r w:rsidRPr="007176C7">
        <w:rPr>
          <w:rFonts w:cstheme="minorHAnsi"/>
          <w:color w:val="000000" w:themeColor="text1"/>
        </w:rPr>
        <w:t xml:space="preserve"> (SPECT) </w:t>
      </w:r>
      <w:r w:rsidRPr="007176C7">
        <w:rPr>
          <w:rFonts w:cstheme="minorHAnsi"/>
        </w:rPr>
        <w:t xml:space="preserve">imaging. </w:t>
      </w:r>
      <w:r>
        <w:rPr>
          <w:rFonts w:cstheme="minorHAnsi"/>
        </w:rPr>
        <w:t>Figure 2a</w:t>
      </w:r>
      <w:r w:rsidRPr="007176C7">
        <w:rPr>
          <w:rFonts w:cstheme="minorHAnsi"/>
        </w:rPr>
        <w:t xml:space="preserve"> highlights this for SVA_67, located upstream of the </w:t>
      </w:r>
      <w:r w:rsidRPr="007176C7">
        <w:rPr>
          <w:rFonts w:cstheme="minorHAnsi"/>
          <w:i/>
        </w:rPr>
        <w:t>KANSL1</w:t>
      </w:r>
      <w:r w:rsidRPr="007176C7">
        <w:rPr>
          <w:rFonts w:cstheme="minorHAnsi"/>
        </w:rPr>
        <w:t xml:space="preserve"> gene, showing PD subjects with AA genotype of SVA_67 had a significantly higher mean caudate/putamen CDR (3.81, 95% CI 3.12-4.51) than those with both PA (2.63, 95% CI 2.43-2.83, p=</w:t>
      </w:r>
      <w:r>
        <w:rPr>
          <w:rFonts w:cstheme="minorHAnsi"/>
        </w:rPr>
        <w:t>0</w:t>
      </w:r>
      <w:r w:rsidRPr="007176C7">
        <w:rPr>
          <w:rFonts w:cstheme="minorHAnsi"/>
        </w:rPr>
        <w:t>.004) and PP (2.64, 95% CI 2.49-2.79, p=</w:t>
      </w:r>
      <w:r>
        <w:rPr>
          <w:rFonts w:cstheme="minorHAnsi"/>
        </w:rPr>
        <w:t>0</w:t>
      </w:r>
      <w:r w:rsidRPr="007176C7">
        <w:rPr>
          <w:rFonts w:cstheme="minorHAnsi"/>
        </w:rPr>
        <w:t>.004) genotypes at 12 months. The AA PD subjects also had a significantly higher mean (5.10, 95% CI 4.43-5.76) at 24 months compared to PA (2.67, 95% CI 2.46-2.88, p&lt;</w:t>
      </w:r>
      <w:r>
        <w:rPr>
          <w:rFonts w:cstheme="minorHAnsi"/>
        </w:rPr>
        <w:t>0</w:t>
      </w:r>
      <w:r w:rsidRPr="007176C7">
        <w:rPr>
          <w:rFonts w:cstheme="minorHAnsi"/>
        </w:rPr>
        <w:t>.001) and PP (2.66, 95% CI 2.51-2.81, p&lt;</w:t>
      </w:r>
      <w:r>
        <w:rPr>
          <w:rFonts w:cstheme="minorHAnsi"/>
        </w:rPr>
        <w:t>0</w:t>
      </w:r>
      <w:r w:rsidRPr="007176C7">
        <w:rPr>
          <w:rFonts w:cstheme="minorHAnsi"/>
        </w:rPr>
        <w:t xml:space="preserve">.001). The remaining three SVA RIPs (7, 11 and 24) in Table 3 were associated with the following measurements reflecting the progression of PD: Hoehn and Yahr staging and the </w:t>
      </w:r>
      <w:r w:rsidRPr="007176C7">
        <w:rPr>
          <w:rFonts w:cstheme="minorHAnsi"/>
          <w:lang w:val="en-AU"/>
        </w:rPr>
        <w:t xml:space="preserve">Movement Disorder Society – Unified Parkinson’s Disease Rating Scale (MDS-UPDRS). </w:t>
      </w:r>
      <w:r w:rsidRPr="007176C7">
        <w:rPr>
          <w:rFonts w:cstheme="minorHAnsi"/>
        </w:rPr>
        <w:t xml:space="preserve">For example, the presence of SVA_11 was significantly associated with a lower mean </w:t>
      </w:r>
      <w:r w:rsidRPr="007176C7">
        <w:rPr>
          <w:rFonts w:cstheme="minorHAnsi"/>
          <w:lang w:val="en-AU"/>
        </w:rPr>
        <w:t xml:space="preserve">MDS-UPDRS part II score at 36 months </w:t>
      </w:r>
      <w:r>
        <w:rPr>
          <w:rFonts w:cstheme="minorHAnsi"/>
          <w:lang w:val="en-AU"/>
        </w:rPr>
        <w:t>(Figure 2b</w:t>
      </w:r>
      <w:r w:rsidRPr="007176C7">
        <w:rPr>
          <w:rFonts w:cstheme="minorHAnsi"/>
          <w:lang w:val="en-AU"/>
        </w:rPr>
        <w:t xml:space="preserve">) when comparing PP (7.6, </w:t>
      </w:r>
      <w:r w:rsidRPr="007176C7">
        <w:rPr>
          <w:rFonts w:cstheme="minorHAnsi"/>
        </w:rPr>
        <w:t>95% CI 6.3-8.9</w:t>
      </w:r>
      <w:r w:rsidRPr="007176C7">
        <w:rPr>
          <w:rFonts w:cstheme="minorHAnsi"/>
          <w:lang w:val="en-AU"/>
        </w:rPr>
        <w:t xml:space="preserve">) and PA (8.9, </w:t>
      </w:r>
      <w:r w:rsidRPr="007176C7">
        <w:rPr>
          <w:rFonts w:cstheme="minorHAnsi"/>
        </w:rPr>
        <w:t>95% CI 8.2-9.6</w:t>
      </w:r>
      <w:r w:rsidRPr="007176C7">
        <w:rPr>
          <w:rFonts w:cstheme="minorHAnsi"/>
          <w:lang w:val="en-AU"/>
        </w:rPr>
        <w:t xml:space="preserve">) genotypes to AA (10.9, </w:t>
      </w:r>
      <w:r w:rsidRPr="007176C7">
        <w:rPr>
          <w:rFonts w:cstheme="minorHAnsi"/>
        </w:rPr>
        <w:t xml:space="preserve">95% CI 9.6-12.2, </w:t>
      </w:r>
      <w:r w:rsidRPr="007176C7">
        <w:rPr>
          <w:rFonts w:cstheme="minorHAnsi"/>
          <w:lang w:val="en-AU"/>
        </w:rPr>
        <w:t>p=</w:t>
      </w:r>
      <w:r>
        <w:rPr>
          <w:rFonts w:cstheme="minorHAnsi"/>
          <w:lang w:val="en-AU"/>
        </w:rPr>
        <w:t>0</w:t>
      </w:r>
      <w:r w:rsidRPr="007176C7">
        <w:rPr>
          <w:rFonts w:cstheme="minorHAnsi"/>
        </w:rPr>
        <w:t>.</w:t>
      </w:r>
      <w:r w:rsidRPr="007176C7">
        <w:rPr>
          <w:rFonts w:cstheme="minorHAnsi"/>
          <w:lang w:val="en-AU"/>
        </w:rPr>
        <w:t>001 and p=</w:t>
      </w:r>
      <w:r>
        <w:rPr>
          <w:rFonts w:cstheme="minorHAnsi"/>
          <w:lang w:val="en-AU"/>
        </w:rPr>
        <w:t>0</w:t>
      </w:r>
      <w:r w:rsidRPr="007176C7">
        <w:rPr>
          <w:rFonts w:cstheme="minorHAnsi"/>
        </w:rPr>
        <w:t>.</w:t>
      </w:r>
      <w:r w:rsidRPr="007176C7">
        <w:rPr>
          <w:rFonts w:cstheme="minorHAnsi"/>
          <w:lang w:val="en-AU"/>
        </w:rPr>
        <w:t xml:space="preserve">02). SVA_24 was significantly associated with changes in the categorical Hoehn and Yahr stage in PD subjects </w:t>
      </w:r>
      <w:r>
        <w:rPr>
          <w:rFonts w:cstheme="minorHAnsi"/>
          <w:lang w:val="en-AU"/>
        </w:rPr>
        <w:t>(Figure 2c</w:t>
      </w:r>
      <w:r w:rsidRPr="007176C7">
        <w:rPr>
          <w:rFonts w:cstheme="minorHAnsi"/>
          <w:lang w:val="en-AU"/>
        </w:rPr>
        <w:t>). Those with a PA genotype had a higher mean Hoehn and Yahr stage at 36 months (3.07, 95% CI 2.96-3.18) compared to AA (2.87, 95% CI 2.78-2.96, p=</w:t>
      </w:r>
      <w:r>
        <w:rPr>
          <w:rFonts w:cstheme="minorHAnsi"/>
          <w:lang w:val="en-AU"/>
        </w:rPr>
        <w:t>0</w:t>
      </w:r>
      <w:r w:rsidRPr="007176C7">
        <w:rPr>
          <w:rFonts w:cstheme="minorHAnsi"/>
        </w:rPr>
        <w:t>.</w:t>
      </w:r>
      <w:r w:rsidRPr="007176C7">
        <w:rPr>
          <w:rFonts w:cstheme="minorHAnsi"/>
          <w:lang w:val="en-AU"/>
        </w:rPr>
        <w:t>02) and PP genotypes (2.78, 95% CI 2.60-2.97, p=</w:t>
      </w:r>
      <w:r>
        <w:rPr>
          <w:rFonts w:cstheme="minorHAnsi"/>
          <w:lang w:val="en-AU"/>
        </w:rPr>
        <w:t>0</w:t>
      </w:r>
      <w:r w:rsidRPr="007176C7">
        <w:rPr>
          <w:rFonts w:cstheme="minorHAnsi"/>
        </w:rPr>
        <w:t>.</w:t>
      </w:r>
      <w:r w:rsidRPr="007176C7">
        <w:rPr>
          <w:rFonts w:cstheme="minorHAnsi"/>
          <w:lang w:val="en-AU"/>
        </w:rPr>
        <w:t>03).</w:t>
      </w:r>
    </w:p>
    <w:p w14:paraId="0EE3F6EB" w14:textId="77777777" w:rsidR="000A5924" w:rsidRDefault="000A5924" w:rsidP="00982BBE">
      <w:pPr>
        <w:spacing w:line="480" w:lineRule="auto"/>
        <w:rPr>
          <w:rFonts w:cstheme="minorHAnsi"/>
          <w:i/>
          <w:color w:val="000000" w:themeColor="text1"/>
        </w:rPr>
      </w:pPr>
    </w:p>
    <w:p w14:paraId="5A845E20" w14:textId="77777777" w:rsidR="000A5924" w:rsidRPr="00477217" w:rsidRDefault="000A5924" w:rsidP="00982BBE">
      <w:pPr>
        <w:spacing w:line="480" w:lineRule="auto"/>
        <w:rPr>
          <w:rFonts w:cstheme="minorHAnsi"/>
          <w:b/>
          <w:color w:val="000000" w:themeColor="text1"/>
        </w:rPr>
      </w:pPr>
      <w:r w:rsidRPr="00477217">
        <w:rPr>
          <w:rFonts w:cstheme="minorHAnsi"/>
          <w:b/>
          <w:color w:val="000000" w:themeColor="text1"/>
        </w:rPr>
        <w:t xml:space="preserve">The genotype of specific SVA RIPs is associated with differential gene expression </w:t>
      </w:r>
    </w:p>
    <w:p w14:paraId="231BD9C7" w14:textId="77777777" w:rsidR="000A5924" w:rsidRPr="00DA0783" w:rsidRDefault="000A5924" w:rsidP="00982BBE">
      <w:pPr>
        <w:spacing w:line="480" w:lineRule="auto"/>
        <w:rPr>
          <w:rFonts w:cstheme="minorHAnsi"/>
        </w:rPr>
      </w:pPr>
      <w:r w:rsidRPr="007176C7">
        <w:rPr>
          <w:rFonts w:cstheme="minorHAnsi"/>
        </w:rPr>
        <w:t xml:space="preserve">Transcriptomic data from whole blood was utilised to determine if the seven SVA RIPs associated with PD progression (Table 3) had any influence on gene expression. RNA sequencing data from whole blood was available at baseline (0 months) and four additional time points (6, 12, 24 and 36 months). In the analysis, all subjects in the cohort were used to compare gene expression profiles between subjects with the three different genotypes (PP, PA and AA) based on the presence or absence of the specific SVA RIP with statistical analysis performed at 0 and 36 months. For all of the </w:t>
      </w:r>
      <w:r w:rsidRPr="007176C7">
        <w:rPr>
          <w:rFonts w:cstheme="minorHAnsi"/>
        </w:rPr>
        <w:lastRenderedPageBreak/>
        <w:t>seven SVA RIPs analysed, at least one genotype at one time point was associated with differential gene expression (Table 3). The number of genes whose differential expression was significantly associated with specific SVA genotypes</w:t>
      </w:r>
      <w:r>
        <w:rPr>
          <w:rFonts w:cstheme="minorHAnsi"/>
        </w:rPr>
        <w:t xml:space="preserve"> </w:t>
      </w:r>
      <w:r w:rsidRPr="007176C7">
        <w:rPr>
          <w:rFonts w:cstheme="minorHAnsi"/>
        </w:rPr>
        <w:t xml:space="preserve">(FDR&lt;0.1) at 0 and 36 months is summarised in Table 3 and the gene with the lowest adjusted p value is shown in brackets. Genotypes of SVA_7 and SVA_36 were associated with changes </w:t>
      </w:r>
      <w:r w:rsidRPr="00DA0783">
        <w:rPr>
          <w:rFonts w:cstheme="minorHAnsi"/>
        </w:rPr>
        <w:t>in gene expression of hundreds or thousands of genes at many different loci. Whereas the effects of other SVA RIPs (24 and 67) were restricted to a smaller number of genes (Table 3), many of which were located at the SVA locus, and several of those genes were affected at both time points analysed. However, one SVA RIP demonstrated a narrower effect on gene expression with only the expression of one gene (</w:t>
      </w:r>
      <w:r w:rsidRPr="00DA0783">
        <w:rPr>
          <w:rFonts w:cstheme="minorHAnsi"/>
          <w:i/>
        </w:rPr>
        <w:t>RAB3B</w:t>
      </w:r>
      <w:r w:rsidRPr="00DA0783">
        <w:rPr>
          <w:rFonts w:cstheme="minorHAnsi"/>
        </w:rPr>
        <w:t xml:space="preserve">) associated with SVA_79 genotype. The effect of the SVA RIPs on gene expression varied between the different elements and below we highlight specific examples of genes or clusters whose expression was associated with multiple SVA genotypes and/or at both time points at which statistical analysis was performed. </w:t>
      </w:r>
    </w:p>
    <w:p w14:paraId="7E7E6D33" w14:textId="77777777" w:rsidR="000A5924" w:rsidRPr="00DA0783" w:rsidRDefault="000A5924" w:rsidP="00982BBE">
      <w:pPr>
        <w:spacing w:line="480" w:lineRule="auto"/>
        <w:rPr>
          <w:rFonts w:cstheme="minorHAnsi"/>
        </w:rPr>
      </w:pPr>
    </w:p>
    <w:p w14:paraId="5330296C" w14:textId="77777777" w:rsidR="000A5924" w:rsidRPr="00DA0783" w:rsidRDefault="000A5924" w:rsidP="00982BBE">
      <w:pPr>
        <w:spacing w:line="480" w:lineRule="auto"/>
        <w:rPr>
          <w:rFonts w:cstheme="minorHAnsi"/>
        </w:rPr>
      </w:pPr>
      <w:r w:rsidRPr="00DA0783">
        <w:rPr>
          <w:rFonts w:cstheme="minorHAnsi"/>
        </w:rPr>
        <w:t xml:space="preserve">The expression of </w:t>
      </w:r>
      <w:r w:rsidRPr="00DA0783">
        <w:rPr>
          <w:rFonts w:cstheme="minorHAnsi"/>
          <w:i/>
        </w:rPr>
        <w:t>FLACC1</w:t>
      </w:r>
      <w:r w:rsidRPr="00DA0783">
        <w:rPr>
          <w:rFonts w:cstheme="minorHAnsi"/>
        </w:rPr>
        <w:t xml:space="preserve"> was significantly different for individuals with PP genotype compared to AA for SVA_11 (located in an intron of </w:t>
      </w:r>
      <w:r w:rsidRPr="00DA0783">
        <w:rPr>
          <w:rFonts w:cstheme="minorHAnsi"/>
          <w:i/>
        </w:rPr>
        <w:t>CASP8</w:t>
      </w:r>
      <w:r w:rsidRPr="00DA0783">
        <w:rPr>
          <w:rFonts w:cstheme="minorHAnsi"/>
        </w:rPr>
        <w:t>) at 0 (FDR p=0</w:t>
      </w:r>
      <w:r>
        <w:rPr>
          <w:rFonts w:cstheme="minorHAnsi"/>
        </w:rPr>
        <w:t>.</w:t>
      </w:r>
      <w:r w:rsidRPr="00DA0783">
        <w:rPr>
          <w:rFonts w:cstheme="minorHAnsi"/>
        </w:rPr>
        <w:t>04) and at 36 months (FDR p=2</w:t>
      </w:r>
      <w:r>
        <w:rPr>
          <w:rFonts w:cstheme="minorHAnsi"/>
        </w:rPr>
        <w:t>.</w:t>
      </w:r>
      <w:r w:rsidRPr="00DA0783">
        <w:rPr>
          <w:rFonts w:cstheme="minorHAnsi"/>
        </w:rPr>
        <w:t>22x10</w:t>
      </w:r>
      <w:r w:rsidRPr="00DA0783">
        <w:rPr>
          <w:rFonts w:cstheme="minorHAnsi"/>
          <w:vertAlign w:val="superscript"/>
        </w:rPr>
        <w:t>-5</w:t>
      </w:r>
      <w:r w:rsidRPr="00DA0783">
        <w:rPr>
          <w:rFonts w:cstheme="minorHAnsi"/>
        </w:rPr>
        <w:t xml:space="preserve">) (Figure 3a). </w:t>
      </w:r>
      <w:r w:rsidRPr="00DA0783">
        <w:rPr>
          <w:rFonts w:cstheme="minorHAnsi"/>
          <w:i/>
        </w:rPr>
        <w:t>FLACC1</w:t>
      </w:r>
      <w:r w:rsidRPr="00DA0783">
        <w:rPr>
          <w:rFonts w:cstheme="minorHAnsi"/>
        </w:rPr>
        <w:t xml:space="preserve"> is adjacent to </w:t>
      </w:r>
      <w:r w:rsidRPr="00DA0783">
        <w:rPr>
          <w:rFonts w:cstheme="minorHAnsi"/>
          <w:i/>
        </w:rPr>
        <w:t>CASP8</w:t>
      </w:r>
      <w:r>
        <w:rPr>
          <w:rFonts w:cstheme="minorHAnsi"/>
        </w:rPr>
        <w:t xml:space="preserve"> in the genome and SVA_11 is 3.</w:t>
      </w:r>
      <w:r w:rsidRPr="00DA0783">
        <w:rPr>
          <w:rFonts w:cstheme="minorHAnsi"/>
        </w:rPr>
        <w:t>5kb downstream of its 3’UTR.</w:t>
      </w:r>
      <w:r>
        <w:rPr>
          <w:rFonts w:cstheme="minorHAnsi"/>
        </w:rPr>
        <w:t xml:space="preserve"> </w:t>
      </w:r>
      <w:r w:rsidRPr="00DA0783">
        <w:rPr>
          <w:rFonts w:cstheme="minorHAnsi"/>
        </w:rPr>
        <w:t xml:space="preserve">The expression of </w:t>
      </w:r>
      <w:r w:rsidRPr="00DA0783">
        <w:rPr>
          <w:rFonts w:cstheme="minorHAnsi"/>
          <w:i/>
        </w:rPr>
        <w:t>HLA-A</w:t>
      </w:r>
      <w:r w:rsidRPr="00DA0783">
        <w:rPr>
          <w:rFonts w:cstheme="minorHAnsi"/>
        </w:rPr>
        <w:t xml:space="preserve"> was repeatedly the most significant gene to be associated with SVA_24 (located 8kb upstream of </w:t>
      </w:r>
      <w:r w:rsidRPr="00DA0783">
        <w:rPr>
          <w:rFonts w:cstheme="minorHAnsi"/>
          <w:i/>
        </w:rPr>
        <w:t>HLA-A</w:t>
      </w:r>
      <w:r w:rsidRPr="00DA0783">
        <w:rPr>
          <w:rFonts w:cstheme="minorHAnsi"/>
        </w:rPr>
        <w:t xml:space="preserve">) genotypes at 0 and 36 months (Table 3). At both 0 and 36 months the subjects with PP genotypes had significantly higher </w:t>
      </w:r>
      <w:r w:rsidRPr="00DA0783">
        <w:rPr>
          <w:rFonts w:cstheme="minorHAnsi"/>
          <w:i/>
        </w:rPr>
        <w:t>HLA-A</w:t>
      </w:r>
      <w:r w:rsidRPr="00DA0783">
        <w:rPr>
          <w:rFonts w:cstheme="minorHAnsi"/>
        </w:rPr>
        <w:t xml:space="preserve"> expression than those with AA genotypes (FDR p=6</w:t>
      </w:r>
      <w:r>
        <w:rPr>
          <w:rFonts w:cstheme="minorHAnsi"/>
        </w:rPr>
        <w:t>.</w:t>
      </w:r>
      <w:r w:rsidRPr="00DA0783">
        <w:rPr>
          <w:rFonts w:cstheme="minorHAnsi"/>
        </w:rPr>
        <w:t>22x10</w:t>
      </w:r>
      <w:r w:rsidRPr="00DA0783">
        <w:rPr>
          <w:rFonts w:cstheme="minorHAnsi"/>
          <w:vertAlign w:val="superscript"/>
        </w:rPr>
        <w:t>-51</w:t>
      </w:r>
      <w:r w:rsidRPr="00DA0783">
        <w:rPr>
          <w:rFonts w:cstheme="minorHAnsi"/>
        </w:rPr>
        <w:t xml:space="preserve"> and p=2</w:t>
      </w:r>
      <w:r>
        <w:rPr>
          <w:rFonts w:cstheme="minorHAnsi"/>
        </w:rPr>
        <w:t>.</w:t>
      </w:r>
      <w:r w:rsidRPr="00DA0783">
        <w:rPr>
          <w:rFonts w:cstheme="minorHAnsi"/>
        </w:rPr>
        <w:t>49x10</w:t>
      </w:r>
      <w:r w:rsidRPr="00DA0783">
        <w:rPr>
          <w:rFonts w:cstheme="minorHAnsi"/>
          <w:vertAlign w:val="superscript"/>
        </w:rPr>
        <w:t>-38</w:t>
      </w:r>
      <w:r w:rsidRPr="00DA0783">
        <w:rPr>
          <w:rFonts w:cstheme="minorHAnsi"/>
          <w:vertAlign w:val="superscript"/>
        </w:rPr>
        <w:softHyphen/>
      </w:r>
      <w:r w:rsidRPr="00DA0783">
        <w:rPr>
          <w:rFonts w:cstheme="minorHAnsi"/>
        </w:rPr>
        <w:t xml:space="preserve">) (Figure 3b). Those with PA genotypes also showed significantly higher </w:t>
      </w:r>
      <w:r w:rsidRPr="00DA0783">
        <w:rPr>
          <w:rFonts w:cstheme="minorHAnsi"/>
          <w:i/>
        </w:rPr>
        <w:t>HLA-A</w:t>
      </w:r>
      <w:r w:rsidRPr="00DA0783">
        <w:rPr>
          <w:rFonts w:cstheme="minorHAnsi"/>
        </w:rPr>
        <w:t xml:space="preserve"> expression than AA genotypes at 0 and 36 months (FDR p=1</w:t>
      </w:r>
      <w:r>
        <w:rPr>
          <w:rFonts w:cstheme="minorHAnsi"/>
        </w:rPr>
        <w:t>.</w:t>
      </w:r>
      <w:r w:rsidRPr="00DA0783">
        <w:rPr>
          <w:rFonts w:cstheme="minorHAnsi"/>
        </w:rPr>
        <w:t>90x10</w:t>
      </w:r>
      <w:r w:rsidRPr="00DA0783">
        <w:rPr>
          <w:rFonts w:cstheme="minorHAnsi"/>
          <w:vertAlign w:val="superscript"/>
        </w:rPr>
        <w:t>-78</w:t>
      </w:r>
      <w:r w:rsidRPr="00DA0783">
        <w:rPr>
          <w:rFonts w:cstheme="minorHAnsi"/>
        </w:rPr>
        <w:t xml:space="preserve"> and p=7</w:t>
      </w:r>
      <w:r>
        <w:rPr>
          <w:rFonts w:cstheme="minorHAnsi"/>
        </w:rPr>
        <w:t>.</w:t>
      </w:r>
      <w:r w:rsidRPr="00DA0783">
        <w:rPr>
          <w:rFonts w:cstheme="minorHAnsi"/>
        </w:rPr>
        <w:t>51x10</w:t>
      </w:r>
      <w:r w:rsidRPr="00DA0783">
        <w:rPr>
          <w:rFonts w:cstheme="minorHAnsi"/>
          <w:vertAlign w:val="superscript"/>
        </w:rPr>
        <w:t>-60</w:t>
      </w:r>
      <w:r w:rsidRPr="00DA0783">
        <w:rPr>
          <w:rFonts w:cstheme="minorHAnsi"/>
        </w:rPr>
        <w:t xml:space="preserve">), however there was no significant difference when comparing PP and PA genotypes (Figure 3b). </w:t>
      </w:r>
    </w:p>
    <w:p w14:paraId="79B203A6" w14:textId="77777777" w:rsidR="000A5924" w:rsidRPr="00DA0783" w:rsidRDefault="000A5924" w:rsidP="00982BBE">
      <w:pPr>
        <w:spacing w:line="480" w:lineRule="auto"/>
        <w:rPr>
          <w:rFonts w:cstheme="minorHAnsi"/>
        </w:rPr>
      </w:pPr>
    </w:p>
    <w:p w14:paraId="3D42FB54" w14:textId="77777777" w:rsidR="000A5924" w:rsidRDefault="000A5924" w:rsidP="00982BBE">
      <w:pPr>
        <w:spacing w:line="480" w:lineRule="auto"/>
        <w:rPr>
          <w:rFonts w:cstheme="minorHAnsi"/>
        </w:rPr>
      </w:pPr>
      <w:r w:rsidRPr="00DA0783">
        <w:rPr>
          <w:rFonts w:cstheme="minorHAnsi"/>
        </w:rPr>
        <w:lastRenderedPageBreak/>
        <w:t>SVA_67</w:t>
      </w:r>
      <w:r>
        <w:rPr>
          <w:rFonts w:cstheme="minorHAnsi"/>
        </w:rPr>
        <w:t xml:space="preserve"> at the chromosomal locus 17q21.</w:t>
      </w:r>
      <w:r w:rsidRPr="00DA0783">
        <w:rPr>
          <w:rFonts w:cstheme="minorHAnsi"/>
        </w:rPr>
        <w:t>31 was associated with differential expression of multiple genes, including six</w:t>
      </w:r>
      <w:r>
        <w:rPr>
          <w:rFonts w:cstheme="minorHAnsi"/>
        </w:rPr>
        <w:t xml:space="preserve"> in a 1.</w:t>
      </w:r>
      <w:r w:rsidRPr="00DA0783">
        <w:rPr>
          <w:rFonts w:cstheme="minorHAnsi"/>
        </w:rPr>
        <w:t>15Mb region centred around the SVA RIP (Figure 4a). At baseline when comparing PP and AA genotypes three (</w:t>
      </w:r>
      <w:r w:rsidRPr="00DA0783">
        <w:rPr>
          <w:rFonts w:cstheme="minorHAnsi"/>
          <w:i/>
        </w:rPr>
        <w:t>PLEKHM1</w:t>
      </w:r>
      <w:r>
        <w:rPr>
          <w:rFonts w:cstheme="minorHAnsi"/>
          <w:i/>
        </w:rPr>
        <w:t xml:space="preserve"> </w:t>
      </w:r>
      <w:r>
        <w:rPr>
          <w:rFonts w:cstheme="minorHAnsi"/>
        </w:rPr>
        <w:t>(FDR p=2.38x10</w:t>
      </w:r>
      <w:r>
        <w:rPr>
          <w:rFonts w:cstheme="minorHAnsi"/>
          <w:vertAlign w:val="superscript"/>
        </w:rPr>
        <w:t>-6</w:t>
      </w:r>
      <w:r>
        <w:rPr>
          <w:rFonts w:cstheme="minorHAnsi"/>
        </w:rPr>
        <w:t>)</w:t>
      </w:r>
      <w:r w:rsidRPr="00DA0783">
        <w:rPr>
          <w:rFonts w:cstheme="minorHAnsi"/>
        </w:rPr>
        <w:t xml:space="preserve">, </w:t>
      </w:r>
      <w:r w:rsidRPr="00DA0783">
        <w:rPr>
          <w:rFonts w:cstheme="minorHAnsi"/>
          <w:i/>
        </w:rPr>
        <w:t>ARL17A</w:t>
      </w:r>
      <w:r>
        <w:rPr>
          <w:rFonts w:cstheme="minorHAnsi"/>
          <w:i/>
        </w:rPr>
        <w:t xml:space="preserve"> </w:t>
      </w:r>
      <w:r>
        <w:rPr>
          <w:rFonts w:cstheme="minorHAnsi"/>
        </w:rPr>
        <w:t>(FDR p=8.72x10</w:t>
      </w:r>
      <w:r>
        <w:rPr>
          <w:rFonts w:cstheme="minorHAnsi"/>
          <w:vertAlign w:val="superscript"/>
        </w:rPr>
        <w:t>-5</w:t>
      </w:r>
      <w:r>
        <w:rPr>
          <w:rFonts w:cstheme="minorHAnsi"/>
        </w:rPr>
        <w:t>)</w:t>
      </w:r>
      <w:r w:rsidRPr="00DA0783">
        <w:rPr>
          <w:rFonts w:cstheme="minorHAnsi"/>
          <w:i/>
        </w:rPr>
        <w:t xml:space="preserve"> </w:t>
      </w:r>
      <w:r w:rsidRPr="00DA0783">
        <w:rPr>
          <w:rFonts w:cstheme="minorHAnsi"/>
        </w:rPr>
        <w:t xml:space="preserve">and </w:t>
      </w:r>
      <w:r w:rsidRPr="00DA0783">
        <w:rPr>
          <w:rFonts w:cstheme="minorHAnsi"/>
          <w:i/>
        </w:rPr>
        <w:t>CRHR1</w:t>
      </w:r>
      <w:r>
        <w:rPr>
          <w:rFonts w:cstheme="minorHAnsi"/>
          <w:i/>
        </w:rPr>
        <w:t xml:space="preserve"> </w:t>
      </w:r>
      <w:r>
        <w:rPr>
          <w:rFonts w:cstheme="minorHAnsi"/>
        </w:rPr>
        <w:t>(FDR p=7x10</w:t>
      </w:r>
      <w:r>
        <w:rPr>
          <w:rFonts w:cstheme="minorHAnsi"/>
          <w:vertAlign w:val="superscript"/>
        </w:rPr>
        <w:t>-4</w:t>
      </w:r>
      <w:r>
        <w:rPr>
          <w:rFonts w:cstheme="minorHAnsi"/>
        </w:rPr>
        <w:t>)</w:t>
      </w:r>
      <w:r w:rsidRPr="00DA0783">
        <w:rPr>
          <w:rFonts w:cstheme="minorHAnsi"/>
        </w:rPr>
        <w:t>) out of the four significantly associated genes were located in this region as were five (</w:t>
      </w:r>
      <w:r w:rsidRPr="00DA0783">
        <w:rPr>
          <w:rFonts w:cstheme="minorHAnsi"/>
          <w:i/>
        </w:rPr>
        <w:t>PLEKHM1</w:t>
      </w:r>
      <w:r>
        <w:rPr>
          <w:rFonts w:cstheme="minorHAnsi"/>
          <w:i/>
        </w:rPr>
        <w:t xml:space="preserve"> </w:t>
      </w:r>
      <w:r>
        <w:rPr>
          <w:rFonts w:cstheme="minorHAnsi"/>
        </w:rPr>
        <w:t>(FDR p=2.40x10</w:t>
      </w:r>
      <w:r>
        <w:rPr>
          <w:rFonts w:cstheme="minorHAnsi"/>
          <w:vertAlign w:val="superscript"/>
        </w:rPr>
        <w:t>-9</w:t>
      </w:r>
      <w:r>
        <w:rPr>
          <w:rFonts w:cstheme="minorHAnsi"/>
        </w:rPr>
        <w:t>)</w:t>
      </w:r>
      <w:r w:rsidRPr="00DA0783">
        <w:rPr>
          <w:rFonts w:cstheme="minorHAnsi"/>
        </w:rPr>
        <w:t xml:space="preserve">, </w:t>
      </w:r>
      <w:r w:rsidRPr="00DA0783">
        <w:rPr>
          <w:rFonts w:cstheme="minorHAnsi"/>
          <w:i/>
        </w:rPr>
        <w:t>ARL17A</w:t>
      </w:r>
      <w:r>
        <w:rPr>
          <w:rFonts w:cstheme="minorHAnsi"/>
          <w:i/>
        </w:rPr>
        <w:t xml:space="preserve"> </w:t>
      </w:r>
      <w:r>
        <w:rPr>
          <w:rFonts w:cstheme="minorHAnsi"/>
        </w:rPr>
        <w:t>(FDR p=1.21x10</w:t>
      </w:r>
      <w:r>
        <w:rPr>
          <w:rFonts w:cstheme="minorHAnsi"/>
          <w:vertAlign w:val="superscript"/>
        </w:rPr>
        <w:t>-9</w:t>
      </w:r>
      <w:r>
        <w:rPr>
          <w:rFonts w:cstheme="minorHAnsi"/>
        </w:rPr>
        <w:t>)</w:t>
      </w:r>
      <w:r w:rsidRPr="00DA0783">
        <w:rPr>
          <w:rFonts w:cstheme="minorHAnsi"/>
          <w:i/>
        </w:rPr>
        <w:t>, CRHR1</w:t>
      </w:r>
      <w:r>
        <w:rPr>
          <w:rFonts w:cstheme="minorHAnsi"/>
          <w:i/>
        </w:rPr>
        <w:t xml:space="preserve"> </w:t>
      </w:r>
      <w:r>
        <w:rPr>
          <w:rFonts w:cstheme="minorHAnsi"/>
        </w:rPr>
        <w:t>(FDR p=1.47x10</w:t>
      </w:r>
      <w:r>
        <w:rPr>
          <w:rFonts w:cstheme="minorHAnsi"/>
          <w:vertAlign w:val="superscript"/>
        </w:rPr>
        <w:t>-8</w:t>
      </w:r>
      <w:r>
        <w:rPr>
          <w:rFonts w:cstheme="minorHAnsi"/>
        </w:rPr>
        <w:t>)</w:t>
      </w:r>
      <w:r w:rsidRPr="00DA0783">
        <w:rPr>
          <w:rFonts w:cstheme="minorHAnsi"/>
          <w:i/>
        </w:rPr>
        <w:t>, MAPT</w:t>
      </w:r>
      <w:r>
        <w:rPr>
          <w:rFonts w:cstheme="minorHAnsi"/>
          <w:i/>
        </w:rPr>
        <w:t xml:space="preserve"> </w:t>
      </w:r>
      <w:r>
        <w:rPr>
          <w:rFonts w:cstheme="minorHAnsi"/>
        </w:rPr>
        <w:t>(FDR p=0.001)</w:t>
      </w:r>
      <w:r w:rsidRPr="00DA0783">
        <w:rPr>
          <w:rFonts w:cstheme="minorHAnsi"/>
        </w:rPr>
        <w:t xml:space="preserve"> and </w:t>
      </w:r>
      <w:r w:rsidRPr="00DA0783">
        <w:rPr>
          <w:rFonts w:cstheme="minorHAnsi"/>
          <w:i/>
        </w:rPr>
        <w:t>LRRC37A</w:t>
      </w:r>
      <w:r>
        <w:rPr>
          <w:rFonts w:cstheme="minorHAnsi"/>
          <w:i/>
        </w:rPr>
        <w:t xml:space="preserve"> </w:t>
      </w:r>
      <w:r>
        <w:rPr>
          <w:rFonts w:cstheme="minorHAnsi"/>
        </w:rPr>
        <w:t>(FDR p=0.03)</w:t>
      </w:r>
      <w:r w:rsidRPr="00DA0783">
        <w:rPr>
          <w:rFonts w:cstheme="minorHAnsi"/>
        </w:rPr>
        <w:t>) out of seven genes whose expression was significantly different when comparing PP to PA genotypes (Figure 4b-f). Extending the analysis to expression data at 36 months there were 22 genes whose expression was significantly different when comparing PP and AA genotypes of SVA_67, 4</w:t>
      </w:r>
      <w:r>
        <w:rPr>
          <w:rFonts w:cstheme="minorHAnsi"/>
        </w:rPr>
        <w:t xml:space="preserve"> of which were located in the 1.</w:t>
      </w:r>
      <w:r w:rsidRPr="00DA0783">
        <w:rPr>
          <w:rFonts w:cstheme="minorHAnsi"/>
        </w:rPr>
        <w:t>15Mb region (</w:t>
      </w:r>
      <w:r w:rsidRPr="00DA0783">
        <w:rPr>
          <w:rFonts w:cstheme="minorHAnsi"/>
          <w:i/>
        </w:rPr>
        <w:t>PLEKHM1</w:t>
      </w:r>
      <w:r>
        <w:rPr>
          <w:rFonts w:cstheme="minorHAnsi"/>
          <w:i/>
        </w:rPr>
        <w:t xml:space="preserve"> </w:t>
      </w:r>
      <w:r>
        <w:rPr>
          <w:rFonts w:cstheme="minorHAnsi"/>
        </w:rPr>
        <w:t>(FDR p=0.008)</w:t>
      </w:r>
      <w:r w:rsidRPr="00DA0783">
        <w:rPr>
          <w:rFonts w:cstheme="minorHAnsi"/>
        </w:rPr>
        <w:t xml:space="preserve">, </w:t>
      </w:r>
      <w:r w:rsidRPr="00DA0783">
        <w:rPr>
          <w:rFonts w:cstheme="minorHAnsi"/>
          <w:i/>
        </w:rPr>
        <w:t>ARL17A</w:t>
      </w:r>
      <w:r>
        <w:rPr>
          <w:rFonts w:cstheme="minorHAnsi"/>
          <w:i/>
        </w:rPr>
        <w:t xml:space="preserve"> </w:t>
      </w:r>
      <w:r>
        <w:rPr>
          <w:rFonts w:cstheme="minorHAnsi"/>
        </w:rPr>
        <w:t>(FDR p=0.006)</w:t>
      </w:r>
      <w:r w:rsidRPr="00DA0783">
        <w:rPr>
          <w:rFonts w:cstheme="minorHAnsi"/>
        </w:rPr>
        <w:t xml:space="preserve">, </w:t>
      </w:r>
      <w:r w:rsidRPr="00DA0783">
        <w:rPr>
          <w:rFonts w:cstheme="minorHAnsi"/>
          <w:i/>
        </w:rPr>
        <w:t>CRHR1</w:t>
      </w:r>
      <w:r>
        <w:rPr>
          <w:rFonts w:cstheme="minorHAnsi"/>
          <w:i/>
        </w:rPr>
        <w:t xml:space="preserve"> </w:t>
      </w:r>
      <w:r>
        <w:rPr>
          <w:rFonts w:cstheme="minorHAnsi"/>
        </w:rPr>
        <w:t>(FDR p=2.5x10</w:t>
      </w:r>
      <w:r>
        <w:rPr>
          <w:rFonts w:cstheme="minorHAnsi"/>
          <w:vertAlign w:val="superscript"/>
        </w:rPr>
        <w:t>-4</w:t>
      </w:r>
      <w:r>
        <w:rPr>
          <w:rFonts w:cstheme="minorHAnsi"/>
        </w:rPr>
        <w:t>)</w:t>
      </w:r>
      <w:r w:rsidRPr="00DA0783">
        <w:rPr>
          <w:rFonts w:cstheme="minorHAnsi"/>
          <w:i/>
        </w:rPr>
        <w:t xml:space="preserve"> and MAPT</w:t>
      </w:r>
      <w:r>
        <w:rPr>
          <w:rFonts w:cstheme="minorHAnsi"/>
          <w:i/>
        </w:rPr>
        <w:t xml:space="preserve"> </w:t>
      </w:r>
      <w:r>
        <w:rPr>
          <w:rFonts w:cstheme="minorHAnsi"/>
        </w:rPr>
        <w:t>(FDR p=0.002)</w:t>
      </w:r>
      <w:r w:rsidRPr="00DA0783">
        <w:rPr>
          <w:rFonts w:cstheme="minorHAnsi"/>
        </w:rPr>
        <w:t>) (Figure 4b-e). These same four genes as well as two others (</w:t>
      </w:r>
      <w:r w:rsidRPr="00DA0783">
        <w:rPr>
          <w:rFonts w:cstheme="minorHAnsi"/>
          <w:i/>
        </w:rPr>
        <w:t>LRCC37A</w:t>
      </w:r>
      <w:r>
        <w:rPr>
          <w:rFonts w:cstheme="minorHAnsi"/>
          <w:i/>
        </w:rPr>
        <w:t xml:space="preserve"> </w:t>
      </w:r>
      <w:r>
        <w:rPr>
          <w:rFonts w:cstheme="minorHAnsi"/>
        </w:rPr>
        <w:t>(FDR p=0.002)</w:t>
      </w:r>
      <w:r w:rsidRPr="00DA0783">
        <w:rPr>
          <w:rFonts w:cstheme="minorHAnsi"/>
          <w:i/>
        </w:rPr>
        <w:t xml:space="preserve"> </w:t>
      </w:r>
      <w:r w:rsidRPr="00DA0783">
        <w:rPr>
          <w:rFonts w:cstheme="minorHAnsi"/>
        </w:rPr>
        <w:t xml:space="preserve">and </w:t>
      </w:r>
      <w:r w:rsidRPr="00DA0783">
        <w:rPr>
          <w:rFonts w:cstheme="minorHAnsi"/>
          <w:i/>
        </w:rPr>
        <w:t>KANSL1</w:t>
      </w:r>
      <w:r>
        <w:rPr>
          <w:rFonts w:cstheme="minorHAnsi"/>
          <w:i/>
        </w:rPr>
        <w:t xml:space="preserve"> </w:t>
      </w:r>
      <w:r>
        <w:rPr>
          <w:rFonts w:cstheme="minorHAnsi"/>
        </w:rPr>
        <w:t>(FDR p=0.06)</w:t>
      </w:r>
      <w:r w:rsidRPr="00DA0783">
        <w:rPr>
          <w:rFonts w:cstheme="minorHAnsi"/>
        </w:rPr>
        <w:t>) in this genomic region were also differentially expressed when comparing PP and PA genotypes at 36 months (Figure 4b-g). Four of the genes in this region whose expression was associated with SVA_67 (</w:t>
      </w:r>
      <w:r w:rsidRPr="00DA0783">
        <w:rPr>
          <w:rFonts w:cstheme="minorHAnsi"/>
          <w:i/>
        </w:rPr>
        <w:t>PLEKHM1,</w:t>
      </w:r>
      <w:r w:rsidRPr="00DA0783">
        <w:rPr>
          <w:rFonts w:cstheme="minorHAnsi"/>
        </w:rPr>
        <w:t xml:space="preserve"> </w:t>
      </w:r>
      <w:r w:rsidRPr="00DA0783">
        <w:rPr>
          <w:rFonts w:cstheme="minorHAnsi"/>
          <w:i/>
        </w:rPr>
        <w:t xml:space="preserve">ARL17A, CRHR1 </w:t>
      </w:r>
      <w:r w:rsidRPr="00DA0783">
        <w:rPr>
          <w:rFonts w:cstheme="minorHAnsi"/>
        </w:rPr>
        <w:t>and</w:t>
      </w:r>
      <w:r w:rsidRPr="00DA0783">
        <w:rPr>
          <w:rFonts w:cstheme="minorHAnsi"/>
          <w:i/>
        </w:rPr>
        <w:t xml:space="preserve"> MAPT</w:t>
      </w:r>
      <w:r w:rsidRPr="00DA0783">
        <w:rPr>
          <w:rFonts w:cstheme="minorHAnsi"/>
        </w:rPr>
        <w:t xml:space="preserve">) all showed higher expression in individuals with PP genotypes and the individuals with the lowest expression had an AA genotype. This was in contrast with the levels of expression of </w:t>
      </w:r>
      <w:r w:rsidRPr="00DA0783">
        <w:rPr>
          <w:rFonts w:cstheme="minorHAnsi"/>
          <w:i/>
        </w:rPr>
        <w:t xml:space="preserve">LRCC37A </w:t>
      </w:r>
      <w:r w:rsidRPr="00DA0783">
        <w:rPr>
          <w:rFonts w:cstheme="minorHAnsi"/>
        </w:rPr>
        <w:t xml:space="preserve">and </w:t>
      </w:r>
      <w:r w:rsidRPr="00DA0783">
        <w:rPr>
          <w:rFonts w:cstheme="minorHAnsi"/>
          <w:i/>
        </w:rPr>
        <w:t>KANSL1</w:t>
      </w:r>
      <w:r w:rsidRPr="00DA0783">
        <w:rPr>
          <w:rFonts w:cstheme="minorHAnsi"/>
        </w:rPr>
        <w:t xml:space="preserve"> where the opposite pattern was observed.</w:t>
      </w:r>
    </w:p>
    <w:p w14:paraId="4DB0A174" w14:textId="77777777" w:rsidR="000A5924" w:rsidRDefault="000A5924" w:rsidP="00982BBE">
      <w:pPr>
        <w:spacing w:line="480" w:lineRule="auto"/>
        <w:rPr>
          <w:rFonts w:cstheme="minorHAnsi"/>
        </w:rPr>
      </w:pPr>
    </w:p>
    <w:p w14:paraId="0C2EB41D" w14:textId="50789C2F" w:rsidR="000A5924" w:rsidRDefault="000A5924" w:rsidP="00982BBE">
      <w:pPr>
        <w:spacing w:line="480" w:lineRule="auto"/>
        <w:rPr>
          <w:rFonts w:cstheme="minorHAnsi"/>
        </w:rPr>
      </w:pPr>
      <w:r>
        <w:rPr>
          <w:rFonts w:cstheme="minorHAnsi"/>
        </w:rPr>
        <w:t>For the seven SVAs analysed for their association with differential gene expression six had tagging SNPs available. The Genotype-Tissue Expression (GTEx) portal (</w:t>
      </w:r>
      <w:hyperlink r:id="rId12" w:history="1">
        <w:r w:rsidRPr="00877680">
          <w:rPr>
            <w:rStyle w:val="Hyperlink"/>
            <w:rFonts w:cstheme="minorHAnsi"/>
          </w:rPr>
          <w:t>https://gtexportal.org/home/</w:t>
        </w:r>
      </w:hyperlink>
      <w:r w:rsidRPr="007176C7">
        <w:rPr>
          <w:rFonts w:cstheme="minorHAnsi"/>
        </w:rPr>
        <w:t>)</w:t>
      </w:r>
      <w:r>
        <w:rPr>
          <w:rFonts w:cstheme="minorHAnsi"/>
        </w:rPr>
        <w:t xml:space="preserve"> </w:t>
      </w:r>
      <w:r>
        <w:rPr>
          <w:rFonts w:cstheme="minorHAnsi"/>
        </w:rPr>
        <w:fldChar w:fldCharType="begin"/>
      </w:r>
      <w:r w:rsidR="001F1BE5">
        <w:rPr>
          <w:rFonts w:cstheme="minorHAnsi"/>
        </w:rPr>
        <w:instrText xml:space="preserve"> ADDIN EN.CITE &lt;EndNote&gt;&lt;Cite&gt;&lt;Author&gt;Consortium&lt;/Author&gt;&lt;Year&gt;2013&lt;/Year&gt;&lt;RecNum&gt;49&lt;/RecNum&gt;&lt;DisplayText&gt;&lt;style face="superscript"&gt;23&lt;/style&gt;&lt;/DisplayText&gt;&lt;record&gt;&lt;rec-number&gt;49&lt;/rec-number&gt;&lt;foreign-keys&gt;&lt;key app="EN" db-id="za0r9f5t892afqeapfwvdfxfdr5fpdwt2epw" timestamp="1607324003"&gt;49&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Pr>
          <w:rFonts w:cstheme="minorHAnsi"/>
        </w:rPr>
        <w:fldChar w:fldCharType="separate"/>
      </w:r>
      <w:r w:rsidR="001F1BE5" w:rsidRPr="001F1BE5">
        <w:rPr>
          <w:rFonts w:cstheme="minorHAnsi"/>
          <w:noProof/>
          <w:vertAlign w:val="superscript"/>
        </w:rPr>
        <w:t>23</w:t>
      </w:r>
      <w:r>
        <w:rPr>
          <w:rFonts w:cstheme="minorHAnsi"/>
        </w:rPr>
        <w:fldChar w:fldCharType="end"/>
      </w:r>
      <w:r>
        <w:rPr>
          <w:rFonts w:cstheme="minorHAnsi"/>
        </w:rPr>
        <w:t xml:space="preserve"> and the six SVA tagging SNPs were used to extend the findings above. Five of the tagging SNPs were located in the GTEx portal, three of which were identified as expression quantitative trail loci (eQTLs) in several tissues (Table 3). The tagging SNP for SVA_67 was identified as an eQTL in 49/54 tissues, including 13 brain regions, and was associated with expression of over 30 genes, which included the six genes in Figure 4. </w:t>
      </w:r>
    </w:p>
    <w:p w14:paraId="28D0C834" w14:textId="6CBC5713" w:rsidR="000A5924" w:rsidRDefault="000A5924" w:rsidP="000A5924">
      <w:pPr>
        <w:spacing w:line="480" w:lineRule="auto"/>
        <w:jc w:val="both"/>
        <w:rPr>
          <w:rFonts w:cstheme="minorHAnsi"/>
          <w:b/>
        </w:rPr>
      </w:pPr>
    </w:p>
    <w:p w14:paraId="781B9352" w14:textId="0EB74B4F" w:rsidR="000A5924" w:rsidRPr="00477217" w:rsidRDefault="000A5924" w:rsidP="000A5924">
      <w:pPr>
        <w:spacing w:line="480" w:lineRule="auto"/>
        <w:jc w:val="both"/>
        <w:rPr>
          <w:rFonts w:cstheme="minorHAnsi"/>
          <w:b/>
          <w:u w:val="single"/>
        </w:rPr>
      </w:pPr>
      <w:r w:rsidRPr="00477217">
        <w:rPr>
          <w:rFonts w:cstheme="minorHAnsi"/>
          <w:b/>
          <w:u w:val="single"/>
        </w:rPr>
        <w:lastRenderedPageBreak/>
        <w:t>Discussion</w:t>
      </w:r>
    </w:p>
    <w:p w14:paraId="54EFA1A1" w14:textId="3808C046" w:rsidR="000A5924" w:rsidRPr="007176C7" w:rsidRDefault="000A5924" w:rsidP="000A5924">
      <w:pPr>
        <w:spacing w:line="480" w:lineRule="auto"/>
        <w:rPr>
          <w:rFonts w:cstheme="minorHAnsi"/>
          <w:color w:val="000000" w:themeColor="text1"/>
        </w:rPr>
      </w:pPr>
      <w:r w:rsidRPr="007176C7">
        <w:rPr>
          <w:rFonts w:cstheme="minorHAnsi"/>
        </w:rPr>
        <w:t xml:space="preserve">This study incorporated genetic, clinical and gene expression data from the PPMI cohort to evaluate the role of </w:t>
      </w:r>
      <w:r>
        <w:rPr>
          <w:rFonts w:cstheme="minorHAnsi"/>
        </w:rPr>
        <w:t>reference</w:t>
      </w:r>
      <w:r w:rsidRPr="007176C7">
        <w:rPr>
          <w:rFonts w:cstheme="minorHAnsi"/>
        </w:rPr>
        <w:t xml:space="preserve"> SVAs in PD, identifying elements associated with disease progression that can modify the transcriptome. In this analysis, we characterised novel variation in the human genome identifying 81 reference SVA RIPs. In the PPMI cohort we did not identify any SVAs that were associated with disease risk. However, in the literature RIPs have been reported as candidate causative variants at known disease associated loci by identifying those in strong LD with trait associated SNPs</w:t>
      </w:r>
      <w:r>
        <w:rPr>
          <w:rFonts w:cstheme="minorHAnsi"/>
        </w:rPr>
        <w:t xml:space="preserve"> </w:t>
      </w:r>
      <w:r w:rsidRPr="007176C7">
        <w:rPr>
          <w:rFonts w:cstheme="minorHAnsi"/>
        </w:rPr>
        <w:fldChar w:fldCharType="begin">
          <w:fldData xml:space="preserve">PEVuZE5vdGU+PENpdGU+PEF1dGhvcj5QYXllcjwvQXV0aG9yPjxZZWFyPjIwMTc8L1llYXI+PFJl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</w:fldData>
        </w:fldChar>
      </w:r>
      <w:r w:rsidR="001F1BE5">
        <w:rPr>
          <w:rFonts w:cstheme="minorHAnsi"/>
        </w:rPr>
        <w:instrText xml:space="preserve"> ADDIN EN.CITE </w:instrText>
      </w:r>
      <w:r w:rsidR="001F1BE5">
        <w:rPr>
          <w:rFonts w:cstheme="minorHAnsi"/>
        </w:rPr>
        <w:fldChar w:fldCharType="begin">
          <w:fldData xml:space="preserve">PEVuZE5vdGU+PENpdGU+PEF1dGhvcj5QYXllcjwvQXV0aG9yPjxZZWFyPjIwMTc8L1llYXI+PFJl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19,24</w:t>
      </w:r>
      <w:r w:rsidRPr="007176C7">
        <w:rPr>
          <w:rFonts w:cstheme="minorHAnsi"/>
        </w:rPr>
        <w:fldChar w:fldCharType="end"/>
      </w:r>
      <w:r>
        <w:rPr>
          <w:rFonts w:cstheme="minorHAnsi"/>
        </w:rPr>
        <w:t>.</w:t>
      </w:r>
      <w:r w:rsidRPr="007176C7">
        <w:rPr>
          <w:rFonts w:cstheme="minorHAnsi"/>
        </w:rPr>
        <w:t xml:space="preserve"> Utilising this approach we identified one SVA RIP in our cohort in strong LD with a SNP associated with PD risk at genome wide significance. This SVA (SVA_67) is located in a 1.8Mb region of high LD on chromosome 17 where there are two predominant haplotypes (H1 and H2) and the presence of SVA_67 is part of H1 with the SVA is absent in H2. H1 is associated with increased risk of developing PD in multiple studies</w:t>
      </w:r>
      <w:r>
        <w:rPr>
          <w:rFonts w:cstheme="minorHAnsi"/>
        </w:rPr>
        <w:t xml:space="preserve"> </w:t>
      </w:r>
      <w:r w:rsidRPr="007176C7">
        <w:rPr>
          <w:rFonts w:cstheme="minorHAnsi"/>
        </w:rPr>
        <w:fldChar w:fldCharType="begin">
          <w:fldData xml:space="preserve">PEVuZE5vdGU+PENpdGU+PEF1dGhvcj5MaTwvQXV0aG9yPjxZZWFyPjIwMTg8L1llYXI+PFJlY051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</w:fldData>
        </w:fldChar>
      </w:r>
      <w:r w:rsidR="001F1BE5">
        <w:rPr>
          <w:rFonts w:cstheme="minorHAnsi"/>
        </w:rPr>
        <w:instrText xml:space="preserve"> ADDIN EN.CITE </w:instrText>
      </w:r>
      <w:r w:rsidR="001F1BE5">
        <w:rPr>
          <w:rFonts w:cstheme="minorHAnsi"/>
        </w:rPr>
        <w:fldChar w:fldCharType="begin">
          <w:fldData xml:space="preserve">PEVuZE5vdGU+PENpdGU+PEF1dGhvcj5MaTwvQXV0aG9yPjxZZWFyPjIwMTg8L1llYXI+PFJlY051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</w:fldData>
        </w:fldChar>
      </w:r>
      <w:r w:rsidR="001F1BE5">
        <w:rPr>
          <w:rFonts w:cstheme="minorHAnsi"/>
        </w:rPr>
        <w:instrText xml:space="preserve"> ADDIN EN.CITE.DATA </w:instrText>
      </w:r>
      <w:r w:rsidR="001F1BE5">
        <w:rPr>
          <w:rFonts w:cstheme="minorHAnsi"/>
        </w:rPr>
      </w:r>
      <w:r w:rsidR="001F1BE5">
        <w:rPr>
          <w:rFonts w:cstheme="minorHAnsi"/>
        </w:rPr>
        <w:fldChar w:fldCharType="end"/>
      </w:r>
      <w:r w:rsidRPr="007176C7">
        <w:rPr>
          <w:rFonts w:cstheme="minorHAnsi"/>
        </w:rPr>
      </w:r>
      <w:r w:rsidRPr="007176C7">
        <w:rPr>
          <w:rFonts w:cstheme="minorHAnsi"/>
        </w:rPr>
        <w:fldChar w:fldCharType="separate"/>
      </w:r>
      <w:r w:rsidR="001F1BE5" w:rsidRPr="001F1BE5">
        <w:rPr>
          <w:rFonts w:cstheme="minorHAnsi"/>
          <w:noProof/>
          <w:vertAlign w:val="superscript"/>
        </w:rPr>
        <w:t>25-27</w:t>
      </w:r>
      <w:r w:rsidRPr="007176C7">
        <w:rPr>
          <w:rFonts w:cstheme="minorHAnsi"/>
        </w:rPr>
        <w:fldChar w:fldCharType="end"/>
      </w:r>
      <w:r>
        <w:rPr>
          <w:rFonts w:cstheme="minorHAnsi"/>
        </w:rPr>
        <w:t>.</w:t>
      </w:r>
      <w:r w:rsidRPr="007176C7">
        <w:rPr>
          <w:rFonts w:cstheme="minorHAnsi"/>
        </w:rPr>
        <w:t xml:space="preserve"> </w:t>
      </w:r>
      <w:r w:rsidRPr="007176C7">
        <w:rPr>
          <w:rFonts w:cstheme="minorHAnsi"/>
          <w:color w:val="000000" w:themeColor="text1"/>
        </w:rPr>
        <w:t xml:space="preserve">This region encompasses several genes and includes </w:t>
      </w:r>
      <w:r w:rsidRPr="007176C7">
        <w:rPr>
          <w:rFonts w:cstheme="minorHAnsi"/>
          <w:i/>
          <w:color w:val="000000" w:themeColor="text1"/>
        </w:rPr>
        <w:t>MAPT</w:t>
      </w:r>
      <w:r w:rsidRPr="007176C7">
        <w:rPr>
          <w:rFonts w:cstheme="minorHAnsi"/>
          <w:color w:val="000000" w:themeColor="text1"/>
        </w:rPr>
        <w:t xml:space="preserve"> in which mutations can cause the neurodegenerative diseases frontotemporal dementia with parkinsonism and progressive supranuclear palsy</w:t>
      </w:r>
      <w:r>
        <w:rPr>
          <w:rFonts w:cstheme="minorHAnsi"/>
          <w:color w:val="000000" w:themeColor="text1"/>
        </w:rPr>
        <w:t xml:space="preserve"> </w:t>
      </w:r>
      <w:r w:rsidRPr="007176C7">
        <w:rPr>
          <w:rFonts w:cstheme="minorHAnsi"/>
          <w:color w:val="000000" w:themeColor="text1"/>
        </w:rPr>
        <w:fldChar w:fldCharType="begin">
          <w:fldData xml:space="preserve">PEVuZE5vdGU+PENpdGU+PEF1dGhvcj5JbTwvQXV0aG9yPjxZZWFyPjIwMTU8L1llYXI+PFJlY051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</w:fldData>
        </w:fldChar>
      </w:r>
      <w:r w:rsidR="001F1BE5">
        <w:rPr>
          <w:rFonts w:cstheme="minorHAnsi"/>
          <w:color w:val="000000" w:themeColor="text1"/>
        </w:rPr>
        <w:instrText xml:space="preserve"> ADDIN EN.CITE </w:instrText>
      </w:r>
      <w:r w:rsidR="001F1BE5">
        <w:rPr>
          <w:rFonts w:cstheme="minorHAnsi"/>
          <w:color w:val="000000" w:themeColor="text1"/>
        </w:rPr>
        <w:fldChar w:fldCharType="begin">
          <w:fldData xml:space="preserve">PEVuZE5vdGU+PENpdGU+PEF1dGhvcj5JbTwvQXV0aG9yPjxZZWFyPjIwMTU8L1llYXI+PFJlY051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</w:fldData>
        </w:fldChar>
      </w:r>
      <w:r w:rsidR="001F1BE5">
        <w:rPr>
          <w:rFonts w:cstheme="minorHAnsi"/>
          <w:color w:val="000000" w:themeColor="text1"/>
        </w:rPr>
        <w:instrText xml:space="preserve"> ADDIN EN.CITE.DATA </w:instrText>
      </w:r>
      <w:r w:rsidR="001F1BE5">
        <w:rPr>
          <w:rFonts w:cstheme="minorHAnsi"/>
          <w:color w:val="000000" w:themeColor="text1"/>
        </w:rPr>
      </w:r>
      <w:r w:rsidR="001F1BE5">
        <w:rPr>
          <w:rFonts w:cstheme="minorHAnsi"/>
          <w:color w:val="000000" w:themeColor="text1"/>
        </w:rPr>
        <w:fldChar w:fldCharType="end"/>
      </w:r>
      <w:r w:rsidRPr="007176C7">
        <w:rPr>
          <w:rFonts w:cstheme="minorHAnsi"/>
          <w:color w:val="000000" w:themeColor="text1"/>
        </w:rPr>
      </w:r>
      <w:r w:rsidRPr="007176C7">
        <w:rPr>
          <w:rFonts w:cstheme="minorHAnsi"/>
          <w:color w:val="000000" w:themeColor="text1"/>
        </w:rPr>
        <w:fldChar w:fldCharType="separate"/>
      </w:r>
      <w:r w:rsidR="001F1BE5" w:rsidRPr="001F1BE5">
        <w:rPr>
          <w:rFonts w:cstheme="minorHAnsi"/>
          <w:noProof/>
          <w:color w:val="000000" w:themeColor="text1"/>
          <w:vertAlign w:val="superscript"/>
        </w:rPr>
        <w:t>28,29</w:t>
      </w:r>
      <w:r w:rsidRPr="007176C7">
        <w:rPr>
          <w:rFonts w:cstheme="minorHAnsi"/>
          <w:color w:val="000000" w:themeColor="text1"/>
        </w:rPr>
        <w:fldChar w:fldCharType="end"/>
      </w:r>
      <w:r>
        <w:rPr>
          <w:rFonts w:cstheme="minorHAnsi"/>
          <w:color w:val="000000" w:themeColor="text1"/>
        </w:rPr>
        <w:t>.</w:t>
      </w:r>
      <w:r w:rsidRPr="007176C7">
        <w:rPr>
          <w:rFonts w:cstheme="minorHAnsi"/>
          <w:color w:val="000000" w:themeColor="text1"/>
        </w:rPr>
        <w:t xml:space="preserve"> However, it remains unclear which variant or gene within the H1 haplotype is responsible for the increased risk to PD and our study has highlighted additional types of variation to be considered at this locus. </w:t>
      </w:r>
      <w:r>
        <w:rPr>
          <w:rFonts w:cstheme="minorHAnsi"/>
          <w:color w:val="000000" w:themeColor="text1"/>
        </w:rPr>
        <w:t xml:space="preserve">Functional work would be required to further explore the influence of SVA _67 at this locus and to identify the functional risk allele in this complex region. </w:t>
      </w:r>
    </w:p>
    <w:p w14:paraId="08188C9C" w14:textId="77777777" w:rsidR="000A5924" w:rsidRPr="007176C7" w:rsidRDefault="000A5924" w:rsidP="000A5924">
      <w:pPr>
        <w:spacing w:line="480" w:lineRule="auto"/>
        <w:rPr>
          <w:rFonts w:cstheme="minorHAnsi"/>
          <w:color w:val="000000" w:themeColor="text1"/>
        </w:rPr>
      </w:pPr>
    </w:p>
    <w:p w14:paraId="30D6FE76" w14:textId="64B2C8C2" w:rsidR="000A5924" w:rsidRPr="007176C7" w:rsidRDefault="000A5924" w:rsidP="000A5924">
      <w:pPr>
        <w:spacing w:line="480" w:lineRule="auto"/>
        <w:rPr>
          <w:rFonts w:cstheme="minorHAnsi"/>
          <w:color w:val="000000" w:themeColor="text1"/>
        </w:rPr>
      </w:pPr>
      <w:r w:rsidRPr="007176C7">
        <w:rPr>
          <w:rFonts w:cstheme="minorHAnsi"/>
          <w:color w:val="000000" w:themeColor="text1"/>
        </w:rPr>
        <w:t xml:space="preserve">The role of SVAs in the progression of PD has not been thoroughly addressed in the literature and here we identified seven SVAs associated with the progression of PD (Table 2). Clinical scales such as the Hoehn and Yahr and the MDS-UPDRS are used to measure disease severity and three of the SVA RIPs were associated with significant differences in these scores between the different genotypes of the insertions. The remaining four SVA RIPs were associated with changes observed in DaTscan SPECT analysis, specifically the ratio of caudate to putamen CDR (Table 2). </w:t>
      </w:r>
      <w:r w:rsidRPr="007176C7">
        <w:rPr>
          <w:rFonts w:cstheme="minorHAnsi"/>
        </w:rPr>
        <w:t xml:space="preserve">DaTscan SPECT utilises a </w:t>
      </w:r>
      <w:r w:rsidRPr="007176C7">
        <w:rPr>
          <w:rFonts w:cstheme="minorHAnsi"/>
        </w:rPr>
        <w:lastRenderedPageBreak/>
        <w:t>radioligand that binds to the DAT that is present on the presynaptic membrane of nigrostriatal neurons.</w:t>
      </w:r>
      <w:r w:rsidRPr="007176C7">
        <w:rPr>
          <w:rFonts w:cstheme="minorHAnsi"/>
          <w:color w:val="000000" w:themeColor="text1"/>
        </w:rPr>
        <w:t xml:space="preserve"> The loss of the DAT from the striatum is characteristic of PD, correlated with the loss of dopaminergic neurons from the substantia nigra and used to distinguish PD from other neurodegenerative parkinsonisms such as essential tremor</w:t>
      </w:r>
      <w:r>
        <w:rPr>
          <w:rFonts w:cstheme="minorHAnsi"/>
          <w:color w:val="000000" w:themeColor="text1"/>
        </w:rPr>
        <w:t xml:space="preserve"> </w:t>
      </w:r>
      <w:r w:rsidRPr="007176C7">
        <w:rPr>
          <w:rFonts w:cstheme="minorHAnsi"/>
          <w:color w:val="000000" w:themeColor="text1"/>
        </w:rPr>
        <w:fldChar w:fldCharType="begin">
          <w:fldData xml:space="preserve">PEVuZE5vdGU+PENpdGU+PEF1dGhvcj5CYWphajwvQXV0aG9yPjxZZWFyPjIwMTM8L1llYXI+PFJl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=
</w:fldData>
        </w:fldChar>
      </w:r>
      <w:r w:rsidR="001F1BE5">
        <w:rPr>
          <w:rFonts w:cstheme="minorHAnsi"/>
          <w:color w:val="000000" w:themeColor="text1"/>
        </w:rPr>
        <w:instrText xml:space="preserve"> ADDIN EN.CITE </w:instrText>
      </w:r>
      <w:r w:rsidR="001F1BE5">
        <w:rPr>
          <w:rFonts w:cstheme="minorHAnsi"/>
          <w:color w:val="000000" w:themeColor="text1"/>
        </w:rPr>
        <w:fldChar w:fldCharType="begin">
          <w:fldData xml:space="preserve">PEVuZE5vdGU+PENpdGU+PEF1dGhvcj5CYWphajwvQXV0aG9yPjxZZWFyPjIwMTM8L1llYXI+PFJl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=
</w:fldData>
        </w:fldChar>
      </w:r>
      <w:r w:rsidR="001F1BE5">
        <w:rPr>
          <w:rFonts w:cstheme="minorHAnsi"/>
          <w:color w:val="000000" w:themeColor="text1"/>
        </w:rPr>
        <w:instrText xml:space="preserve"> ADDIN EN.CITE.DATA </w:instrText>
      </w:r>
      <w:r w:rsidR="001F1BE5">
        <w:rPr>
          <w:rFonts w:cstheme="minorHAnsi"/>
          <w:color w:val="000000" w:themeColor="text1"/>
        </w:rPr>
      </w:r>
      <w:r w:rsidR="001F1BE5">
        <w:rPr>
          <w:rFonts w:cstheme="minorHAnsi"/>
          <w:color w:val="000000" w:themeColor="text1"/>
        </w:rPr>
        <w:fldChar w:fldCharType="end"/>
      </w:r>
      <w:r w:rsidRPr="007176C7">
        <w:rPr>
          <w:rFonts w:cstheme="minorHAnsi"/>
          <w:color w:val="000000" w:themeColor="text1"/>
        </w:rPr>
      </w:r>
      <w:r w:rsidRPr="007176C7">
        <w:rPr>
          <w:rFonts w:cstheme="minorHAnsi"/>
          <w:color w:val="000000" w:themeColor="text1"/>
        </w:rPr>
        <w:fldChar w:fldCharType="separate"/>
      </w:r>
      <w:r w:rsidR="001F1BE5" w:rsidRPr="001F1BE5">
        <w:rPr>
          <w:rFonts w:cstheme="minorHAnsi"/>
          <w:noProof/>
          <w:color w:val="000000" w:themeColor="text1"/>
          <w:vertAlign w:val="superscript"/>
        </w:rPr>
        <w:t>30</w:t>
      </w:r>
      <w:r w:rsidRPr="007176C7">
        <w:rPr>
          <w:rFonts w:cstheme="minorHAnsi"/>
          <w:color w:val="000000" w:themeColor="text1"/>
        </w:rPr>
        <w:fldChar w:fldCharType="end"/>
      </w:r>
      <w:r>
        <w:rPr>
          <w:rFonts w:cstheme="minorHAnsi"/>
          <w:color w:val="000000" w:themeColor="text1"/>
        </w:rPr>
        <w:t>.</w:t>
      </w:r>
      <w:r w:rsidRPr="007176C7">
        <w:rPr>
          <w:rFonts w:cstheme="minorHAnsi"/>
          <w:color w:val="000000" w:themeColor="text1"/>
        </w:rPr>
        <w:t xml:space="preserve"> The reduction of striatal DAT correlates with symptom severity and changes over the course of the disease, therefore this can be used to monitor dopaminergic degeneration</w:t>
      </w:r>
      <w:r>
        <w:rPr>
          <w:rFonts w:cstheme="minorHAnsi"/>
          <w:color w:val="000000" w:themeColor="text1"/>
        </w:rPr>
        <w:t xml:space="preserve"> </w:t>
      </w:r>
      <w:r w:rsidRPr="007176C7">
        <w:rPr>
          <w:rFonts w:cstheme="minorHAnsi"/>
          <w:color w:val="000000" w:themeColor="text1"/>
        </w:rPr>
        <w:fldChar w:fldCharType="begin">
          <w:fldData xml:space="preserve">PEVuZE5vdGU+PENpdGU+PEF1dGhvcj5Ja2VkYTwvQXV0aG9yPjxZZWFyPjIwMTk8L1llYXI+PFJl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</w:fldData>
        </w:fldChar>
      </w:r>
      <w:r w:rsidR="001F1BE5">
        <w:rPr>
          <w:rFonts w:cstheme="minorHAnsi"/>
          <w:color w:val="000000" w:themeColor="text1"/>
        </w:rPr>
        <w:instrText xml:space="preserve"> ADDIN EN.CITE </w:instrText>
      </w:r>
      <w:r w:rsidR="001F1BE5">
        <w:rPr>
          <w:rFonts w:cstheme="minorHAnsi"/>
          <w:color w:val="000000" w:themeColor="text1"/>
        </w:rPr>
        <w:fldChar w:fldCharType="begin">
          <w:fldData xml:space="preserve">PEVuZE5vdGU+PENpdGU+PEF1dGhvcj5Ja2VkYTwvQXV0aG9yPjxZZWFyPjIwMTk8L1llYXI+PFJl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</w:fldData>
        </w:fldChar>
      </w:r>
      <w:r w:rsidR="001F1BE5">
        <w:rPr>
          <w:rFonts w:cstheme="minorHAnsi"/>
          <w:color w:val="000000" w:themeColor="text1"/>
        </w:rPr>
        <w:instrText xml:space="preserve"> ADDIN EN.CITE.DATA </w:instrText>
      </w:r>
      <w:r w:rsidR="001F1BE5">
        <w:rPr>
          <w:rFonts w:cstheme="minorHAnsi"/>
          <w:color w:val="000000" w:themeColor="text1"/>
        </w:rPr>
      </w:r>
      <w:r w:rsidR="001F1BE5">
        <w:rPr>
          <w:rFonts w:cstheme="minorHAnsi"/>
          <w:color w:val="000000" w:themeColor="text1"/>
        </w:rPr>
        <w:fldChar w:fldCharType="end"/>
      </w:r>
      <w:r w:rsidRPr="007176C7">
        <w:rPr>
          <w:rFonts w:cstheme="minorHAnsi"/>
          <w:color w:val="000000" w:themeColor="text1"/>
        </w:rPr>
      </w:r>
      <w:r w:rsidRPr="007176C7">
        <w:rPr>
          <w:rFonts w:cstheme="minorHAnsi"/>
          <w:color w:val="000000" w:themeColor="text1"/>
        </w:rPr>
        <w:fldChar w:fldCharType="separate"/>
      </w:r>
      <w:r w:rsidR="001F1BE5" w:rsidRPr="001F1BE5">
        <w:rPr>
          <w:rFonts w:cstheme="minorHAnsi"/>
          <w:noProof/>
          <w:color w:val="000000" w:themeColor="text1"/>
          <w:vertAlign w:val="superscript"/>
        </w:rPr>
        <w:t>31,32</w:t>
      </w:r>
      <w:r w:rsidRPr="007176C7">
        <w:rPr>
          <w:rFonts w:cstheme="minorHAnsi"/>
          <w:color w:val="000000" w:themeColor="text1"/>
        </w:rPr>
        <w:fldChar w:fldCharType="end"/>
      </w:r>
      <w:r>
        <w:rPr>
          <w:rFonts w:cstheme="minorHAnsi"/>
          <w:color w:val="000000" w:themeColor="text1"/>
        </w:rPr>
        <w:t>.</w:t>
      </w:r>
      <w:r w:rsidRPr="007176C7">
        <w:rPr>
          <w:rFonts w:cstheme="minorHAnsi"/>
          <w:color w:val="000000" w:themeColor="text1"/>
        </w:rPr>
        <w:t xml:space="preserve"> The caudate/putamen ratio is a measure of the anterior to posterior gradient of dopaminergic loss and increases in this gradient were associated with specific SVA RIP genotypes. The SVAs associated with these changes may not be directly causing these alterations to the gradient of dopaminergic loss but may be involved in modifications to the disease course that are measured by these features of DaTscan SPECT. </w:t>
      </w:r>
    </w:p>
    <w:p w14:paraId="42ECBAC7" w14:textId="77777777" w:rsidR="000A5924" w:rsidRPr="007176C7" w:rsidRDefault="000A5924" w:rsidP="000A5924">
      <w:pPr>
        <w:spacing w:line="480" w:lineRule="auto"/>
        <w:rPr>
          <w:rFonts w:cstheme="minorHAnsi"/>
          <w:color w:val="000000" w:themeColor="text1"/>
        </w:rPr>
      </w:pPr>
    </w:p>
    <w:p w14:paraId="0EC629D4" w14:textId="5D0A1D3A" w:rsidR="000A5924" w:rsidRDefault="000A5924" w:rsidP="000A5924">
      <w:pPr>
        <w:spacing w:line="480" w:lineRule="auto"/>
        <w:rPr>
          <w:rFonts w:cstheme="minorHAnsi"/>
          <w:color w:val="000000" w:themeColor="text1"/>
        </w:rPr>
      </w:pPr>
      <w:r w:rsidRPr="007176C7">
        <w:rPr>
          <w:rFonts w:cstheme="minorHAnsi"/>
          <w:color w:val="000000" w:themeColor="text1"/>
        </w:rPr>
        <w:t xml:space="preserve">We have previously shown that SVAs can affect gene expression in </w:t>
      </w:r>
      <w:r w:rsidRPr="007176C7">
        <w:rPr>
          <w:rFonts w:cstheme="minorHAnsi"/>
          <w:i/>
          <w:color w:val="000000" w:themeColor="text1"/>
        </w:rPr>
        <w:t xml:space="preserve">in vitro </w:t>
      </w:r>
      <w:r w:rsidRPr="007176C7">
        <w:rPr>
          <w:rFonts w:cstheme="minorHAnsi"/>
          <w:color w:val="000000" w:themeColor="text1"/>
        </w:rPr>
        <w:t xml:space="preserve">and </w:t>
      </w:r>
      <w:r w:rsidRPr="007176C7">
        <w:rPr>
          <w:rFonts w:cstheme="minorHAnsi"/>
          <w:i/>
          <w:color w:val="000000" w:themeColor="text1"/>
        </w:rPr>
        <w:t>in vivo</w:t>
      </w:r>
      <w:r w:rsidRPr="007176C7">
        <w:rPr>
          <w:rFonts w:cstheme="minorHAnsi"/>
          <w:color w:val="000000" w:themeColor="text1"/>
        </w:rPr>
        <w:t xml:space="preserve"> models using reporter gene assays</w:t>
      </w:r>
      <w:r>
        <w:rPr>
          <w:rFonts w:cstheme="minorHAnsi"/>
          <w:color w:val="000000" w:themeColor="text1"/>
        </w:rPr>
        <w:t xml:space="preserve"> </w:t>
      </w:r>
      <w:r w:rsidRPr="007176C7">
        <w:rPr>
          <w:rFonts w:cstheme="minorHAnsi"/>
          <w:color w:val="000000" w:themeColor="text1"/>
        </w:rPr>
        <w:fldChar w:fldCharType="begin">
          <w:fldData xml:space="preserve">PEVuZE5vdGU+PENpdGU+PEF1dGhvcj5TYXZhZ2U8L0F1dGhvcj48WWVhcj4yMDEzPC9ZZWFyPjxS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</w:fldData>
        </w:fldChar>
      </w:r>
      <w:r w:rsidR="001F1BE5">
        <w:rPr>
          <w:rFonts w:cstheme="minorHAnsi"/>
          <w:color w:val="000000" w:themeColor="text1"/>
        </w:rPr>
        <w:instrText xml:space="preserve"> ADDIN EN.CITE </w:instrText>
      </w:r>
      <w:r w:rsidR="001F1BE5">
        <w:rPr>
          <w:rFonts w:cstheme="minorHAnsi"/>
          <w:color w:val="000000" w:themeColor="text1"/>
        </w:rPr>
        <w:fldChar w:fldCharType="begin">
          <w:fldData xml:space="preserve">PEVuZE5vdGU+PENpdGU+PEF1dGhvcj5TYXZhZ2U8L0F1dGhvcj48WWVhcj4yMDEzPC9ZZWFyPjxS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</w:fldData>
        </w:fldChar>
      </w:r>
      <w:r w:rsidR="001F1BE5">
        <w:rPr>
          <w:rFonts w:cstheme="minorHAnsi"/>
          <w:color w:val="000000" w:themeColor="text1"/>
        </w:rPr>
        <w:instrText xml:space="preserve"> ADDIN EN.CITE.DATA </w:instrText>
      </w:r>
      <w:r w:rsidR="001F1BE5">
        <w:rPr>
          <w:rFonts w:cstheme="minorHAnsi"/>
          <w:color w:val="000000" w:themeColor="text1"/>
        </w:rPr>
      </w:r>
      <w:r w:rsidR="001F1BE5">
        <w:rPr>
          <w:rFonts w:cstheme="minorHAnsi"/>
          <w:color w:val="000000" w:themeColor="text1"/>
        </w:rPr>
        <w:fldChar w:fldCharType="end"/>
      </w:r>
      <w:r w:rsidRPr="007176C7">
        <w:rPr>
          <w:rFonts w:cstheme="minorHAnsi"/>
          <w:color w:val="000000" w:themeColor="text1"/>
        </w:rPr>
      </w:r>
      <w:r w:rsidRPr="007176C7">
        <w:rPr>
          <w:rFonts w:cstheme="minorHAnsi"/>
          <w:color w:val="000000" w:themeColor="text1"/>
        </w:rPr>
        <w:fldChar w:fldCharType="separate"/>
      </w:r>
      <w:r w:rsidR="001F1BE5" w:rsidRPr="001F1BE5">
        <w:rPr>
          <w:rFonts w:cstheme="minorHAnsi"/>
          <w:noProof/>
          <w:color w:val="000000" w:themeColor="text1"/>
          <w:vertAlign w:val="superscript"/>
        </w:rPr>
        <w:t>8,33</w:t>
      </w:r>
      <w:r w:rsidRPr="007176C7">
        <w:rPr>
          <w:rFonts w:cstheme="minorHAnsi"/>
          <w:color w:val="000000" w:themeColor="text1"/>
        </w:rPr>
        <w:fldChar w:fldCharType="end"/>
      </w:r>
      <w:r>
        <w:rPr>
          <w:rFonts w:cstheme="minorHAnsi"/>
          <w:color w:val="000000" w:themeColor="text1"/>
        </w:rPr>
        <w:t>.</w:t>
      </w:r>
      <w:r w:rsidRPr="007176C7">
        <w:rPr>
          <w:rFonts w:cstheme="minorHAnsi"/>
          <w:color w:val="000000" w:themeColor="text1"/>
        </w:rPr>
        <w:t xml:space="preserve"> More recently, studies have integrated genetic data regarding SVA RIPs and RNA sequencing to identify those elements that regulate transcription</w:t>
      </w:r>
      <w:r>
        <w:rPr>
          <w:rFonts w:cstheme="minorHAnsi"/>
          <w:color w:val="000000" w:themeColor="text1"/>
        </w:rPr>
        <w:t xml:space="preserve"> </w:t>
      </w:r>
      <w:r w:rsidRPr="007176C7">
        <w:rPr>
          <w:rFonts w:cstheme="minorHAnsi"/>
          <w:color w:val="000000" w:themeColor="text1"/>
        </w:rPr>
        <w:fldChar w:fldCharType="begin">
          <w:fldData xml:space="preserve">PEVuZE5vdGU+PENpdGU+PEF1dGhvcj5XYW5nPC9BdXRob3I+PFllYXI+MjAxNzwvWWVhcj48UmVj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</w:fldData>
        </w:fldChar>
      </w:r>
      <w:r w:rsidR="001F1BE5">
        <w:rPr>
          <w:rFonts w:cstheme="minorHAnsi"/>
          <w:color w:val="000000" w:themeColor="text1"/>
        </w:rPr>
        <w:instrText xml:space="preserve"> ADDIN EN.CITE </w:instrText>
      </w:r>
      <w:r w:rsidR="001F1BE5">
        <w:rPr>
          <w:rFonts w:cstheme="minorHAnsi"/>
          <w:color w:val="000000" w:themeColor="text1"/>
        </w:rPr>
        <w:fldChar w:fldCharType="begin">
          <w:fldData xml:space="preserve">PEVuZE5vdGU+PENpdGU+PEF1dGhvcj5XYW5nPC9BdXRob3I+PFllYXI+MjAxNzwvWWVhcj48UmVj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</w:fldData>
        </w:fldChar>
      </w:r>
      <w:r w:rsidR="001F1BE5">
        <w:rPr>
          <w:rFonts w:cstheme="minorHAnsi"/>
          <w:color w:val="000000" w:themeColor="text1"/>
        </w:rPr>
        <w:instrText xml:space="preserve"> ADDIN EN.CITE.DATA </w:instrText>
      </w:r>
      <w:r w:rsidR="001F1BE5">
        <w:rPr>
          <w:rFonts w:cstheme="minorHAnsi"/>
          <w:color w:val="000000" w:themeColor="text1"/>
        </w:rPr>
      </w:r>
      <w:r w:rsidR="001F1BE5">
        <w:rPr>
          <w:rFonts w:cstheme="minorHAnsi"/>
          <w:color w:val="000000" w:themeColor="text1"/>
        </w:rPr>
        <w:fldChar w:fldCharType="end"/>
      </w:r>
      <w:r w:rsidRPr="007176C7">
        <w:rPr>
          <w:rFonts w:cstheme="minorHAnsi"/>
          <w:color w:val="000000" w:themeColor="text1"/>
        </w:rPr>
      </w:r>
      <w:r w:rsidRPr="007176C7">
        <w:rPr>
          <w:rFonts w:cstheme="minorHAnsi"/>
          <w:color w:val="000000" w:themeColor="text1"/>
        </w:rPr>
        <w:fldChar w:fldCharType="separate"/>
      </w:r>
      <w:r w:rsidR="001F1BE5" w:rsidRPr="001F1BE5">
        <w:rPr>
          <w:rFonts w:cstheme="minorHAnsi"/>
          <w:noProof/>
          <w:color w:val="000000" w:themeColor="text1"/>
          <w:vertAlign w:val="superscript"/>
        </w:rPr>
        <w:t>18,19</w:t>
      </w:r>
      <w:r w:rsidRPr="007176C7">
        <w:rPr>
          <w:rFonts w:cstheme="minorHAnsi"/>
          <w:color w:val="000000" w:themeColor="text1"/>
        </w:rPr>
        <w:fldChar w:fldCharType="end"/>
      </w:r>
      <w:r>
        <w:rPr>
          <w:rFonts w:cstheme="minorHAnsi"/>
          <w:color w:val="000000" w:themeColor="text1"/>
        </w:rPr>
        <w:t>.</w:t>
      </w:r>
      <w:r w:rsidRPr="007176C7">
        <w:rPr>
          <w:rFonts w:cstheme="minorHAnsi"/>
          <w:color w:val="000000" w:themeColor="text1"/>
        </w:rPr>
        <w:t xml:space="preserve"> T</w:t>
      </w:r>
      <w:r w:rsidRPr="007176C7">
        <w:rPr>
          <w:rFonts w:cstheme="minorHAnsi"/>
        </w:rPr>
        <w:t xml:space="preserve">he SVA RIPs associated with progression of PD had a significant impact on the transcriptome and this could be one of the mechanisms by which the SVAs are exerting an effect of PD progression. Genes at both the SVA RIP locus and distant regions of the genome, including different chromosomes, were associated with specific SVA RIP genotypes. </w:t>
      </w:r>
      <w:r w:rsidRPr="007176C7">
        <w:rPr>
          <w:rFonts w:cstheme="minorHAnsi"/>
          <w:color w:val="000000" w:themeColor="text1"/>
        </w:rPr>
        <w:t>For example SVA_24 was most significantly associated with robust changes of expression of its nearest gene (</w:t>
      </w:r>
      <w:r w:rsidRPr="007176C7">
        <w:rPr>
          <w:rFonts w:cstheme="minorHAnsi"/>
          <w:i/>
          <w:color w:val="000000" w:themeColor="text1"/>
        </w:rPr>
        <w:t>HLA-A</w:t>
      </w:r>
      <w:r w:rsidRPr="007176C7">
        <w:rPr>
          <w:rFonts w:cstheme="minorHAnsi"/>
          <w:color w:val="000000" w:themeColor="text1"/>
        </w:rPr>
        <w:t xml:space="preserve">) and SVA_67 was associated with differential expression of a cluster of neighbouring genes. In contrast, SVA_36 was associated with changes in expression of thousands of genes at many different loci including those on different chromosomes to the SVA RIP. These differences observed could be due to the SVA insertion itself, the genomic architecture at each particular locus or a combination of both. SVAs could influence gene expression through multiple mechanism such as the recruitment of transcription factors, the interaction of SVAs with distant promoters through 3D chromatin structure and intronic insertions affecting mRNA </w:t>
      </w:r>
      <w:r w:rsidRPr="007176C7">
        <w:rPr>
          <w:rFonts w:cstheme="minorHAnsi"/>
          <w:color w:val="000000" w:themeColor="text1"/>
        </w:rPr>
        <w:lastRenderedPageBreak/>
        <w:t xml:space="preserve">splicing. Regulatory domains can function in a tissue specific manner and therefore we utilised the GTEx database </w:t>
      </w:r>
      <w:r>
        <w:rPr>
          <w:rFonts w:cstheme="minorHAnsi"/>
          <w:color w:val="000000" w:themeColor="text1"/>
        </w:rPr>
        <w:fldChar w:fldCharType="begin"/>
      </w:r>
      <w:r w:rsidR="001F1BE5">
        <w:rPr>
          <w:rFonts w:cstheme="minorHAnsi"/>
          <w:color w:val="000000" w:themeColor="text1"/>
        </w:rPr>
        <w:instrText xml:space="preserve"> ADDIN EN.CITE &lt;EndNote&gt;&lt;Cite&gt;&lt;Author&gt;Consortium&lt;/Author&gt;&lt;Year&gt;2013&lt;/Year&gt;&lt;RecNum&gt;49&lt;/RecNum&gt;&lt;DisplayText&gt;&lt;style face="superscript"&gt;23&lt;/style&gt;&lt;/DisplayText&gt;&lt;record&gt;&lt;rec-number&gt;49&lt;/rec-number&gt;&lt;foreign-keys&gt;&lt;key app="EN" db-id="za0r9f5t892afqeapfwvdfxfdr5fpdwt2epw" timestamp="1607324003"&gt;49&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Pr>
          <w:rFonts w:cstheme="minorHAnsi"/>
          <w:color w:val="000000" w:themeColor="text1"/>
        </w:rPr>
        <w:fldChar w:fldCharType="separate"/>
      </w:r>
      <w:r w:rsidR="001F1BE5" w:rsidRPr="001F1BE5">
        <w:rPr>
          <w:rFonts w:cstheme="minorHAnsi"/>
          <w:noProof/>
          <w:color w:val="000000" w:themeColor="text1"/>
          <w:vertAlign w:val="superscript"/>
        </w:rPr>
        <w:t>23</w:t>
      </w:r>
      <w:r>
        <w:rPr>
          <w:rFonts w:cstheme="minorHAnsi"/>
          <w:color w:val="000000" w:themeColor="text1"/>
        </w:rPr>
        <w:fldChar w:fldCharType="end"/>
      </w:r>
      <w:r w:rsidRPr="007176C7">
        <w:rPr>
          <w:rFonts w:cstheme="minorHAnsi"/>
        </w:rPr>
        <w:t>to evaluate the potential for the SVAs to act in other tissues using their proxy SNPs. T</w:t>
      </w:r>
      <w:r w:rsidRPr="007176C7">
        <w:rPr>
          <w:rFonts w:cstheme="minorHAnsi"/>
          <w:color w:val="000000" w:themeColor="text1"/>
        </w:rPr>
        <w:t>agging SNPs for five out the seven SVAs were located in the GTEx database and three of the</w:t>
      </w:r>
      <w:r w:rsidRPr="007176C7">
        <w:rPr>
          <w:rStyle w:val="CommentReference"/>
          <w:rFonts w:cstheme="minorHAnsi"/>
          <w:sz w:val="22"/>
          <w:szCs w:val="22"/>
        </w:rPr>
        <w:t xml:space="preserve">se were identified </w:t>
      </w:r>
      <w:r w:rsidRPr="007176C7">
        <w:rPr>
          <w:rFonts w:cstheme="minorHAnsi"/>
          <w:color w:val="000000" w:themeColor="text1"/>
        </w:rPr>
        <w:t xml:space="preserve">as eQTLs in multiple tissues (Table 3), including different regions of the brain such as the caudate, putamen, substantia nigra and cerebellum. This suggests the SVAs (7, 36 and 67) could also be influencing gene expression in other tissues in addition to whole blood demonstrated in this study. </w:t>
      </w:r>
    </w:p>
    <w:p w14:paraId="47DBAC49" w14:textId="77777777" w:rsidR="001F1BE5" w:rsidRDefault="001F1BE5" w:rsidP="000A5924">
      <w:pPr>
        <w:spacing w:line="480" w:lineRule="auto"/>
        <w:rPr>
          <w:rFonts w:cstheme="minorHAnsi"/>
          <w:color w:val="000000" w:themeColor="text1"/>
        </w:rPr>
      </w:pPr>
    </w:p>
    <w:p w14:paraId="633F7312" w14:textId="77777777" w:rsidR="000A5924" w:rsidRPr="007176C7" w:rsidRDefault="000A5924" w:rsidP="000A5924">
      <w:pPr>
        <w:spacing w:line="480" w:lineRule="auto"/>
        <w:rPr>
          <w:rFonts w:cstheme="minorHAnsi"/>
          <w:color w:val="000000" w:themeColor="text1"/>
        </w:rPr>
      </w:pPr>
      <w:r>
        <w:t xml:space="preserve">The strength of this study was the integration of different types of data to evaluate the role of reference SVAs, which have yet to be addressed in detail, in PD risk and progression. The richness of the PPMI longitudinal data available is a clear benefit to this study and is a very valuable resource. The high quality WGS data from PPMI enabled accurate genotyping of the SVAs and DNA samples available for the same individuals was important for validation. However the study was limited to a single family of retrotransposons and did not address those belonging to the </w:t>
      </w:r>
      <w:r w:rsidRPr="00F61367">
        <w:rPr>
          <w:i/>
        </w:rPr>
        <w:t>Alu</w:t>
      </w:r>
      <w:r>
        <w:t xml:space="preserve"> and L1 families, which would be important to evaluate in future work. Another limitation is the small number of samples for identifying SVAs involved in the risk of developing PD, however the tagging SNP approach enabled the evaluation of these elements in much larger well powered case-control cohorts. </w:t>
      </w:r>
      <w:r>
        <w:rPr>
          <w:rFonts w:cstheme="minorHAnsi"/>
          <w:color w:val="000000" w:themeColor="text1"/>
        </w:rPr>
        <w:t>Using this</w:t>
      </w:r>
      <w:r w:rsidRPr="007176C7">
        <w:rPr>
          <w:rFonts w:cstheme="minorHAnsi"/>
          <w:color w:val="000000" w:themeColor="text1"/>
        </w:rPr>
        <w:t xml:space="preserve">systematic approach to </w:t>
      </w:r>
      <w:r>
        <w:rPr>
          <w:rFonts w:cstheme="minorHAnsi"/>
          <w:color w:val="000000" w:themeColor="text1"/>
        </w:rPr>
        <w:t>focus</w:t>
      </w:r>
      <w:r w:rsidRPr="007176C7">
        <w:rPr>
          <w:rFonts w:cstheme="minorHAnsi"/>
          <w:color w:val="000000" w:themeColor="text1"/>
        </w:rPr>
        <w:t xml:space="preserve"> </w:t>
      </w:r>
      <w:r>
        <w:rPr>
          <w:rFonts w:cstheme="minorHAnsi"/>
          <w:color w:val="000000" w:themeColor="text1"/>
        </w:rPr>
        <w:t xml:space="preserve">our analysis on </w:t>
      </w:r>
      <w:r w:rsidRPr="007176C7">
        <w:rPr>
          <w:rFonts w:cstheme="minorHAnsi"/>
          <w:color w:val="000000" w:themeColor="text1"/>
        </w:rPr>
        <w:t xml:space="preserve">SVAs in PD </w:t>
      </w:r>
      <w:r>
        <w:rPr>
          <w:rFonts w:cstheme="minorHAnsi"/>
          <w:color w:val="000000" w:themeColor="text1"/>
        </w:rPr>
        <w:t>we</w:t>
      </w:r>
      <w:r w:rsidRPr="007176C7">
        <w:rPr>
          <w:rFonts w:cstheme="minorHAnsi"/>
          <w:color w:val="000000" w:themeColor="text1"/>
        </w:rPr>
        <w:t xml:space="preserve"> identified novel genetic variation in the PPMI cohort and specific SVA RIPs that were associated with dopaminergic degeneration. We were able to </w:t>
      </w:r>
      <w:r>
        <w:rPr>
          <w:rFonts w:cstheme="minorHAnsi"/>
          <w:color w:val="000000" w:themeColor="text1"/>
        </w:rPr>
        <w:t xml:space="preserve">demonstrate </w:t>
      </w:r>
      <w:r w:rsidRPr="007176C7">
        <w:rPr>
          <w:rFonts w:cstheme="minorHAnsi"/>
          <w:color w:val="000000" w:themeColor="text1"/>
        </w:rPr>
        <w:t xml:space="preserve">these elements </w:t>
      </w:r>
      <w:r>
        <w:rPr>
          <w:rFonts w:cstheme="minorHAnsi"/>
          <w:color w:val="000000" w:themeColor="text1"/>
        </w:rPr>
        <w:t xml:space="preserve">have </w:t>
      </w:r>
      <w:r w:rsidRPr="007176C7">
        <w:rPr>
          <w:rFonts w:cstheme="minorHAnsi"/>
          <w:color w:val="000000" w:themeColor="text1"/>
        </w:rPr>
        <w:t>a regulatory function and could  be influencing the disease course through modulation of gene expression.</w:t>
      </w:r>
    </w:p>
    <w:p w14:paraId="50D41B50" w14:textId="29B229DF" w:rsidR="000A5924" w:rsidRDefault="000A5924" w:rsidP="000A5924">
      <w:pPr>
        <w:spacing w:line="480" w:lineRule="auto"/>
        <w:rPr>
          <w:rFonts w:cstheme="minorHAnsi"/>
          <w:b/>
        </w:rPr>
      </w:pPr>
    </w:p>
    <w:p w14:paraId="32FD2608" w14:textId="05F9F4FA" w:rsidR="001F1BE5" w:rsidRDefault="001F1BE5" w:rsidP="000A5924">
      <w:pPr>
        <w:spacing w:line="480" w:lineRule="auto"/>
        <w:rPr>
          <w:rFonts w:cstheme="minorHAnsi"/>
          <w:b/>
        </w:rPr>
      </w:pPr>
    </w:p>
    <w:p w14:paraId="6137BD83" w14:textId="77777777" w:rsidR="001F1BE5" w:rsidRDefault="001F1BE5" w:rsidP="000A5924">
      <w:pPr>
        <w:spacing w:line="480" w:lineRule="auto"/>
        <w:rPr>
          <w:rFonts w:cstheme="minorHAnsi"/>
          <w:b/>
        </w:rPr>
      </w:pPr>
    </w:p>
    <w:p w14:paraId="7428B974" w14:textId="54E0E7C1" w:rsidR="000A5924" w:rsidRPr="00477217" w:rsidRDefault="000A5924" w:rsidP="000A5924">
      <w:pPr>
        <w:spacing w:line="480" w:lineRule="auto"/>
        <w:rPr>
          <w:rFonts w:cstheme="minorHAnsi"/>
          <w:b/>
          <w:u w:val="single"/>
        </w:rPr>
      </w:pPr>
      <w:r w:rsidRPr="00477217">
        <w:rPr>
          <w:rFonts w:cstheme="minorHAnsi"/>
          <w:b/>
          <w:u w:val="single"/>
        </w:rPr>
        <w:lastRenderedPageBreak/>
        <w:t>Methods</w:t>
      </w:r>
    </w:p>
    <w:p w14:paraId="595F9ED6" w14:textId="77777777" w:rsidR="000A5924" w:rsidRPr="00477217" w:rsidRDefault="000A5924" w:rsidP="000A5924">
      <w:pPr>
        <w:spacing w:line="480" w:lineRule="auto"/>
        <w:rPr>
          <w:rFonts w:cstheme="minorHAnsi"/>
          <w:b/>
        </w:rPr>
      </w:pPr>
      <w:r w:rsidRPr="00477217">
        <w:rPr>
          <w:rFonts w:cstheme="minorHAnsi"/>
          <w:b/>
        </w:rPr>
        <w:t>Identifying SVAs polymorphic for their presence/absence in the reference genome from whole genome sequencing data from the PPMI cohort</w:t>
      </w:r>
    </w:p>
    <w:p w14:paraId="445D4FC8" w14:textId="77AEA403" w:rsidR="000A5924" w:rsidRPr="003A7B3E" w:rsidRDefault="000A5924" w:rsidP="000A5924">
      <w:pPr>
        <w:spacing w:line="480" w:lineRule="auto"/>
        <w:rPr>
          <w:rFonts w:cstheme="minorHAnsi"/>
          <w:color w:val="000000" w:themeColor="text1"/>
        </w:rPr>
      </w:pPr>
      <w:r w:rsidRPr="003A7B3E">
        <w:rPr>
          <w:rFonts w:cstheme="minorHAnsi"/>
          <w:color w:val="000000" w:themeColor="text1"/>
        </w:rPr>
        <w:t xml:space="preserve">Whole genome sequencing data in bam file format aligned to hg38 were obtained from the PPMI. </w:t>
      </w:r>
      <w:r w:rsidR="00D359AB" w:rsidRPr="003A7B3E">
        <w:rPr>
          <w:rFonts w:cstheme="minorHAnsi"/>
          <w:color w:val="000000" w:themeColor="text1"/>
        </w:rPr>
        <w:t xml:space="preserve">The use of data from PPMI was approved by the Human ethics committee at Murdoch University (2020/040). </w:t>
      </w:r>
      <w:r w:rsidR="00EC1DA7" w:rsidRPr="003A7B3E">
        <w:rPr>
          <w:rFonts w:cstheme="minorHAnsi"/>
          <w:color w:val="000000" w:themeColor="text1"/>
        </w:rPr>
        <w:t xml:space="preserve">Written and informed consent was obtained by PPMI when participants were enrolled. </w:t>
      </w:r>
      <w:r w:rsidRPr="003A7B3E">
        <w:rPr>
          <w:rFonts w:cstheme="minorHAnsi"/>
          <w:color w:val="000000" w:themeColor="text1"/>
        </w:rPr>
        <w:t xml:space="preserve">The structural variant caller </w:t>
      </w:r>
      <w:r w:rsidRPr="003A7B3E">
        <w:rPr>
          <w:rFonts w:cstheme="minorHAnsi"/>
          <w:color w:val="000000" w:themeColor="text1"/>
          <w:shd w:val="clear" w:color="auto" w:fill="FFFFFF"/>
        </w:rPr>
        <w:t>Delly2</w:t>
      </w:r>
      <w:r w:rsidRPr="003A7B3E">
        <w:rPr>
          <w:rFonts w:cstheme="minorHAnsi"/>
          <w:color w:val="000000" w:themeColor="text1"/>
        </w:rPr>
        <w:t xml:space="preserve"> (</w:t>
      </w:r>
      <w:hyperlink r:id="rId13" w:history="1">
        <w:r w:rsidRPr="003A7B3E">
          <w:rPr>
            <w:rStyle w:val="Hyperlink"/>
            <w:rFonts w:cstheme="minorHAnsi"/>
            <w:color w:val="000000" w:themeColor="text1"/>
          </w:rPr>
          <w:t>https://github.com/dellytools/delly</w:t>
        </w:r>
      </w:hyperlink>
      <w:r w:rsidRPr="003A7B3E">
        <w:rPr>
          <w:rFonts w:cstheme="minorHAnsi"/>
          <w:color w:val="000000" w:themeColor="text1"/>
        </w:rPr>
        <w:t xml:space="preserve">) </w:t>
      </w:r>
      <w:r w:rsidRPr="003A7B3E">
        <w:rPr>
          <w:rFonts w:cstheme="minorHAnsi"/>
          <w:color w:val="000000" w:themeColor="text1"/>
        </w:rPr>
        <w:fldChar w:fldCharType="begin"/>
      </w:r>
      <w:r w:rsidR="001F1BE5" w:rsidRPr="003A7B3E">
        <w:rPr>
          <w:rFonts w:cstheme="minorHAnsi"/>
          <w:color w:val="000000" w:themeColor="text1"/>
        </w:rPr>
        <w:instrText xml:space="preserve"> ADDIN EN.CITE &lt;EndNote&gt;&lt;Cite&gt;&lt;Author&gt;Rausch&lt;/Author&gt;&lt;Year&gt;2012&lt;/Year&gt;&lt;RecNum&gt;1&lt;/RecNum&gt;&lt;DisplayText&gt;&lt;style face="superscript"&gt;34&lt;/style&gt;&lt;/DisplayText&gt;&lt;record&gt;&lt;rec-number&gt;1&lt;/rec-number&gt;&lt;foreign-keys&gt;&lt;key app="EN" db-id="za0r9f5t892afqeapfwvdfxfdr5fpdwt2epw" timestamp="1580356163"&gt;1&lt;/key&gt;&lt;/foreign-keys&gt;&lt;ref-type name="Journal Article"&gt;17&lt;/ref-type&gt;&lt;contributors&gt;&lt;authors&gt;&lt;author&gt;Rausch, T.&lt;/author&gt;&lt;author&gt;Zichner, T.&lt;/author&gt;&lt;author&gt;Schlattl, A.&lt;/author&gt;&lt;author&gt;Stutz, A. M.&lt;/author&gt;&lt;author&gt;Benes, V.&lt;/author&gt;&lt;author&gt;Korbel, J.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edition&gt;2012/09/11&lt;/edition&gt;&lt;keywords&gt;&lt;keyword&gt;Chromosome Mapping/methods&lt;/keyword&gt;&lt;keyword&gt;Genome, Human&lt;/keyword&gt;&lt;keyword&gt;*Genomic Structural Variation&lt;/keyword&gt;&lt;keyword&gt;Genomics/methods&lt;/keyword&gt;&lt;keyword&gt;High-Throughput Nucleotide Sequencing/*methods&lt;/keyword&gt;&lt;keyword&gt;Humans&lt;/keyword&gt;&lt;keyword&gt;Sequence Analysis, DNA/*methods&lt;/keyword&gt;&lt;keyword&gt;Sequence Deletion&lt;/keyword&gt;&lt;keyword&gt;*Software&lt;/keyword&gt;&lt;/keywords&gt;&lt;dates&gt;&lt;year&gt;2012&lt;/year&gt;&lt;pub-dates&gt;&lt;date&gt;Sep 15&lt;/date&gt;&lt;/pub-dates&gt;&lt;/dates&gt;&lt;isbn&gt;1367-4811 (Electronic)&amp;#xD;1367-4803 (Linking)&lt;/isbn&gt;&lt;accession-num&gt;22962449&lt;/accession-num&gt;&lt;urls&gt;&lt;related-urls&gt;&lt;url&gt;https://www.ncbi.nlm.nih.gov/pubmed/22962449&lt;/url&gt;&lt;/related-urls&gt;&lt;/urls&gt;&lt;custom2&gt;PMC3436805&lt;/custom2&gt;&lt;electronic-resource-num&gt;10.1093/bioinformatics/bts378&lt;/electronic-resource-num&gt;&lt;/record&gt;&lt;/Cite&gt;&lt;/EndNote&gt;</w:instrText>
      </w:r>
      <w:r w:rsidRPr="003A7B3E">
        <w:rPr>
          <w:rFonts w:cstheme="minorHAnsi"/>
          <w:color w:val="000000" w:themeColor="text1"/>
        </w:rPr>
        <w:fldChar w:fldCharType="separate"/>
      </w:r>
      <w:r w:rsidR="001F1BE5" w:rsidRPr="003A7B3E">
        <w:rPr>
          <w:rFonts w:cstheme="minorHAnsi"/>
          <w:noProof/>
          <w:color w:val="000000" w:themeColor="text1"/>
          <w:vertAlign w:val="superscript"/>
        </w:rPr>
        <w:t>34</w:t>
      </w:r>
      <w:r w:rsidRPr="003A7B3E">
        <w:rPr>
          <w:rFonts w:cstheme="minorHAnsi"/>
          <w:color w:val="000000" w:themeColor="text1"/>
        </w:rPr>
        <w:fldChar w:fldCharType="end"/>
      </w:r>
      <w:r w:rsidRPr="003A7B3E">
        <w:rPr>
          <w:rFonts w:cstheme="minorHAnsi"/>
          <w:color w:val="000000" w:themeColor="text1"/>
        </w:rPr>
        <w:t>, with default settings, was used to genotype structural variants in 608 individuals (179 healthy controls, 371 PD and 58 SWEDD) from the PPMI cohort. Those structural variants located within the coordinates of the human specific SVAs, available on the UCSC genome browser (</w:t>
      </w:r>
      <w:hyperlink r:id="rId14" w:history="1">
        <w:r w:rsidRPr="003A7B3E">
          <w:rPr>
            <w:rStyle w:val="Hyperlink"/>
            <w:rFonts w:cstheme="minorHAnsi"/>
            <w:color w:val="000000" w:themeColor="text1"/>
          </w:rPr>
          <w:t>https://genome.ucsc.edu/</w:t>
        </w:r>
      </w:hyperlink>
      <w:r w:rsidRPr="003A7B3E">
        <w:rPr>
          <w:rFonts w:cstheme="minorHAnsi"/>
          <w:color w:val="000000" w:themeColor="text1"/>
        </w:rPr>
        <w:t xml:space="preserve">) </w:t>
      </w:r>
      <w:r w:rsidRPr="003A7B3E">
        <w:rPr>
          <w:rFonts w:cstheme="minorHAnsi"/>
          <w:color w:val="000000" w:themeColor="text1"/>
        </w:rPr>
        <w:fldChar w:fldCharType="begin"/>
      </w:r>
      <w:r w:rsidR="001F1BE5" w:rsidRPr="003A7B3E">
        <w:rPr>
          <w:rFonts w:cstheme="minorHAnsi"/>
          <w:color w:val="000000" w:themeColor="text1"/>
        </w:rPr>
        <w:instrText xml:space="preserve"> ADDIN EN.CITE &lt;EndNote&gt;&lt;Cite&gt;&lt;Author&gt;Tang&lt;/Author&gt;&lt;Year&gt;2018&lt;/Year&gt;&lt;RecNum&gt;5&lt;/RecNum&gt;&lt;DisplayText&gt;&lt;style face="superscript"&gt;35&lt;/style&gt;&lt;/DisplayText&gt;&lt;record&gt;&lt;rec-number&gt;5&lt;/rec-number&gt;&lt;foreign-keys&gt;&lt;key app="EN" db-id="za0r9f5t892afqeapfwvdfxfdr5fpdwt2epw" timestamp="1580370597"&gt;5&lt;/key&gt;&lt;/foreign-keys&gt;&lt;ref-type name="Journal Article"&gt;17&lt;/ref-type&gt;&lt;contributors&gt;&lt;authors&gt;&lt;author&gt;Tang, W.&lt;/author&gt;&lt;author&gt;Mun, S.&lt;/author&gt;&lt;author&gt;Joshi, A.&lt;/author&gt;&lt;author&gt;Han, K.&lt;/author&gt;&lt;author&gt;Liang, P.&lt;/author&gt;&lt;/authors&gt;&lt;/contributors&gt;&lt;auth-address&gt;Department of Biological Sciences, Brock University, St. Catharines, ON, Canada.&amp;#xD;Department of Nanobiomedical Science &amp;amp; BK21 PLUS NBM Global Research, Center for Regenerative Medicine, Dankook University, Cheonan, Republic of Korea.&lt;/auth-address&gt;&lt;titles&gt;&lt;title&gt;Mobile elements contribute to the uniqueness of human genome with 15,000 human-specific insertions and 14 Mbp sequence increase&lt;/title&gt;&lt;secondary-title&gt;DNA Res&lt;/secondary-title&gt;&lt;/titles&gt;&lt;periodical&gt;&lt;full-title&gt;DNA Res&lt;/full-title&gt;&lt;/periodical&gt;&lt;pages&gt;521-533&lt;/pages&gt;&lt;volume&gt;25&lt;/volume&gt;&lt;number&gt;5&lt;/number&gt;&lt;edition&gt;2018/07/28&lt;/edition&gt;&lt;keywords&gt;&lt;keyword&gt;Animals&lt;/keyword&gt;&lt;keyword&gt;Chromosome Mapping&lt;/keyword&gt;&lt;keyword&gt;*DNA Transposable Elements&lt;/keyword&gt;&lt;keyword&gt;Evolution, Molecular&lt;/keyword&gt;&lt;keyword&gt;*Genome, Human&lt;/keyword&gt;&lt;keyword&gt;*Genomics/methods&lt;/keyword&gt;&lt;keyword&gt;Humans&lt;/keyword&gt;&lt;keyword&gt;*Mutagenesis, Insertional&lt;/keyword&gt;&lt;keyword&gt;Nucleotide Motifs&lt;/keyword&gt;&lt;keyword&gt;Primates/genetics&lt;/keyword&gt;&lt;keyword&gt;Repetitive Sequences, Nucleic Acid&lt;/keyword&gt;&lt;keyword&gt;Reproducibility of Results&lt;/keyword&gt;&lt;/keywords&gt;&lt;dates&gt;&lt;year&gt;2018&lt;/year&gt;&lt;pub-dates&gt;&lt;date&gt;Oct 1&lt;/date&gt;&lt;/pub-dates&gt;&lt;/dates&gt;&lt;isbn&gt;1756-1663 (Electronic)&amp;#xD;1340-2838 (Linking)&lt;/isbn&gt;&lt;accession-num&gt;30052927&lt;/accession-num&gt;&lt;urls&gt;&lt;related-urls&gt;&lt;url&gt;https://www.ncbi.nlm.nih.gov/pubmed/30052927&lt;/url&gt;&lt;/related-urls&gt;&lt;/urls&gt;&lt;custom2&gt;PMC6191304&lt;/custom2&gt;&lt;electronic-resource-num&gt;10.1093/dnares/dsy022&lt;/electronic-resource-num&gt;&lt;/record&gt;&lt;/Cite&gt;&lt;/EndNote&gt;</w:instrText>
      </w:r>
      <w:r w:rsidRPr="003A7B3E">
        <w:rPr>
          <w:rFonts w:cstheme="minorHAnsi"/>
          <w:color w:val="000000" w:themeColor="text1"/>
        </w:rPr>
        <w:fldChar w:fldCharType="separate"/>
      </w:r>
      <w:r w:rsidR="001F1BE5" w:rsidRPr="003A7B3E">
        <w:rPr>
          <w:rFonts w:cstheme="minorHAnsi"/>
          <w:noProof/>
          <w:color w:val="000000" w:themeColor="text1"/>
          <w:vertAlign w:val="superscript"/>
        </w:rPr>
        <w:t>35</w:t>
      </w:r>
      <w:r w:rsidRPr="003A7B3E">
        <w:rPr>
          <w:rFonts w:cstheme="minorHAnsi"/>
          <w:color w:val="000000" w:themeColor="text1"/>
        </w:rPr>
        <w:fldChar w:fldCharType="end"/>
      </w:r>
      <w:r w:rsidRPr="003A7B3E">
        <w:rPr>
          <w:rFonts w:cstheme="minorHAnsi"/>
          <w:color w:val="000000" w:themeColor="text1"/>
        </w:rPr>
        <w:t xml:space="preserve">, +/-100bp were extracted. Structural variants classified as deletions in these regions were inspected manually to determine if the break points were consistent with the reported coordinates of the reference human specific SVAs. </w:t>
      </w:r>
      <w:r w:rsidR="0005086E" w:rsidRPr="003A7B3E">
        <w:rPr>
          <w:rFonts w:cstheme="minorHAnsi"/>
          <w:color w:val="000000" w:themeColor="text1"/>
        </w:rPr>
        <w:t xml:space="preserve">Traces from IGV over the SVA_32 region are shown in Supplementary Figure 2 to demonstrate three different genotypes of this SVA. </w:t>
      </w:r>
      <w:r w:rsidRPr="003A7B3E">
        <w:rPr>
          <w:rFonts w:cstheme="minorHAnsi"/>
          <w:color w:val="000000" w:themeColor="text1"/>
        </w:rPr>
        <w:t xml:space="preserve">As a comparison MELT-del was also used to identify and genotype polymorphic reference SVAs in the WGS data and as Delly out performed MELT-del (see results section and </w:t>
      </w:r>
      <w:r w:rsidR="0005086E" w:rsidRPr="003A7B3E">
        <w:rPr>
          <w:color w:val="000000" w:themeColor="text1"/>
        </w:rPr>
        <w:t>Supplementary</w:t>
      </w:r>
      <w:r w:rsidRPr="003A7B3E">
        <w:rPr>
          <w:rFonts w:cstheme="minorHAnsi"/>
          <w:color w:val="000000" w:themeColor="text1"/>
        </w:rPr>
        <w:t xml:space="preserve"> Table 2) genotypes called by Delly were </w:t>
      </w:r>
      <w:r w:rsidR="0005086E" w:rsidRPr="003A7B3E">
        <w:rPr>
          <w:rFonts w:cstheme="minorHAnsi"/>
          <w:color w:val="000000" w:themeColor="text1"/>
        </w:rPr>
        <w:t xml:space="preserve">taken forward in the analyses. </w:t>
      </w:r>
      <w:r w:rsidRPr="003A7B3E">
        <w:rPr>
          <w:rFonts w:cstheme="minorHAnsi"/>
          <w:color w:val="000000" w:themeColor="text1"/>
        </w:rPr>
        <w:t xml:space="preserve">Association analysis of the 81 SVA RIPs (identified by Delly) with PD was performed using logistic regression adjusted for age, gender and family history of PD in PLINK (v1.07) </w:t>
      </w:r>
      <w:r w:rsidRPr="003A7B3E">
        <w:rPr>
          <w:rFonts w:cstheme="minorHAnsi"/>
          <w:color w:val="000000" w:themeColor="text1"/>
        </w:rPr>
        <w:fldChar w:fldCharType="begin"/>
      </w:r>
      <w:r w:rsidR="001F1BE5" w:rsidRPr="003A7B3E">
        <w:rPr>
          <w:rFonts w:cstheme="minorHAnsi"/>
          <w:color w:val="000000" w:themeColor="text1"/>
        </w:rPr>
        <w:instrText xml:space="preserve"> ADDIN EN.CITE &lt;EndNote&gt;&lt;Cite&gt;&lt;Author&gt;Purcell&lt;/Author&gt;&lt;Year&gt;2007&lt;/Year&gt;&lt;RecNum&gt;2&lt;/RecNum&gt;&lt;DisplayText&gt;&lt;style face="superscript"&gt;36&lt;/style&gt;&lt;/DisplayText&gt;&lt;record&gt;&lt;rec-number&gt;2&lt;/rec-number&gt;&lt;foreign-keys&gt;&lt;key app="EN" db-id="za0r9f5t892afqeapfwvdfxfdr5fpdwt2epw" timestamp="1580370218"&gt;2&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Pr="003A7B3E">
        <w:rPr>
          <w:rFonts w:cstheme="minorHAnsi"/>
          <w:color w:val="000000" w:themeColor="text1"/>
        </w:rPr>
        <w:fldChar w:fldCharType="separate"/>
      </w:r>
      <w:r w:rsidR="001F1BE5" w:rsidRPr="003A7B3E">
        <w:rPr>
          <w:rFonts w:cstheme="minorHAnsi"/>
          <w:noProof/>
          <w:color w:val="000000" w:themeColor="text1"/>
          <w:vertAlign w:val="superscript"/>
        </w:rPr>
        <w:t>36</w:t>
      </w:r>
      <w:r w:rsidRPr="003A7B3E">
        <w:rPr>
          <w:rFonts w:cstheme="minorHAnsi"/>
          <w:color w:val="000000" w:themeColor="text1"/>
        </w:rPr>
        <w:fldChar w:fldCharType="end"/>
      </w:r>
      <w:r w:rsidRPr="003A7B3E">
        <w:rPr>
          <w:rFonts w:cstheme="minorHAnsi"/>
          <w:color w:val="000000" w:themeColor="text1"/>
        </w:rPr>
        <w:t xml:space="preserve">, using data from the control and PD samples only, and p values adjusted for multiple testing (Bonferroni correction). </w:t>
      </w:r>
    </w:p>
    <w:p w14:paraId="4ACA95E7" w14:textId="77777777" w:rsidR="000A5924" w:rsidRPr="003A7B3E" w:rsidRDefault="000A5924" w:rsidP="000A5924">
      <w:pPr>
        <w:spacing w:line="480" w:lineRule="auto"/>
        <w:rPr>
          <w:rFonts w:cstheme="minorHAnsi"/>
          <w:color w:val="000000" w:themeColor="text1"/>
        </w:rPr>
      </w:pPr>
    </w:p>
    <w:p w14:paraId="58E5AE7C" w14:textId="69D696F0" w:rsidR="000A5924" w:rsidRPr="003A7B3E" w:rsidRDefault="000A5924" w:rsidP="000A5924">
      <w:pPr>
        <w:spacing w:line="480" w:lineRule="auto"/>
        <w:rPr>
          <w:rFonts w:cstheme="minorHAnsi"/>
          <w:color w:val="000000" w:themeColor="text1"/>
        </w:rPr>
      </w:pPr>
      <w:r w:rsidRPr="003A7B3E">
        <w:rPr>
          <w:rFonts w:cstheme="minorHAnsi"/>
          <w:color w:val="000000" w:themeColor="text1"/>
        </w:rPr>
        <w:t>VCF files for the PPMI samples</w:t>
      </w:r>
      <w:r w:rsidR="009D1D1F" w:rsidRPr="003A7B3E">
        <w:rPr>
          <w:rFonts w:cstheme="minorHAnsi"/>
          <w:color w:val="000000" w:themeColor="text1"/>
        </w:rPr>
        <w:t>,</w:t>
      </w:r>
      <w:r w:rsidR="00A74DFD" w:rsidRPr="003A7B3E">
        <w:rPr>
          <w:rFonts w:cstheme="minorHAnsi"/>
          <w:color w:val="000000" w:themeColor="text1"/>
        </w:rPr>
        <w:t xml:space="preserve"> generated by Project 188</w:t>
      </w:r>
      <w:r w:rsidR="009D1D1F" w:rsidRPr="003A7B3E">
        <w:rPr>
          <w:rFonts w:cstheme="minorHAnsi"/>
          <w:color w:val="000000" w:themeColor="text1"/>
        </w:rPr>
        <w:t>,</w:t>
      </w:r>
      <w:r w:rsidRPr="003A7B3E">
        <w:rPr>
          <w:rFonts w:cstheme="minorHAnsi"/>
          <w:color w:val="000000" w:themeColor="text1"/>
        </w:rPr>
        <w:t xml:space="preserve"> were downloaded from the PPMI website (www.ppmi-info.org/data). SNPs with a minor allele frequency greater than 0.001 located in 250kb either side of the 81 SVA RIPs were extracted and PLINK (v1.07) was used to identify those SNPs in strong LD with the RIPs (r</w:t>
      </w:r>
      <w:r w:rsidRPr="003A7B3E">
        <w:rPr>
          <w:rFonts w:cstheme="minorHAnsi"/>
          <w:color w:val="000000" w:themeColor="text1"/>
          <w:vertAlign w:val="superscript"/>
        </w:rPr>
        <w:t>2</w:t>
      </w:r>
      <w:r w:rsidRPr="003A7B3E">
        <w:rPr>
          <w:rFonts w:cstheme="minorHAnsi"/>
          <w:color w:val="000000" w:themeColor="text1"/>
        </w:rPr>
        <w:t xml:space="preserve">&gt;0.8). For each SVA RIP the SNP in strongest LD was selected and searched </w:t>
      </w:r>
      <w:r w:rsidRPr="003A7B3E">
        <w:rPr>
          <w:rFonts w:cstheme="minorHAnsi"/>
          <w:color w:val="000000" w:themeColor="text1"/>
        </w:rPr>
        <w:lastRenderedPageBreak/>
        <w:t xml:space="preserve">for in the summary statistics from Nalls et al </w:t>
      </w:r>
      <w:r w:rsidRPr="003A7B3E">
        <w:rPr>
          <w:rFonts w:cstheme="minorHAnsi"/>
          <w:color w:val="000000" w:themeColor="text1"/>
        </w:rPr>
        <w:fldChar w:fldCharType="begin">
          <w:fldData xml:space="preserve">PEVuZE5vdGU+PENpdGU+PEF1dGhvcj5OYWxsczwvQXV0aG9yPjxZZWFyPjIwMTk8L1llYXI+PFJl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</w:fldData>
        </w:fldChar>
      </w:r>
      <w:r w:rsidR="001F1BE5" w:rsidRPr="003A7B3E">
        <w:rPr>
          <w:rFonts w:cstheme="minorHAnsi"/>
          <w:color w:val="000000" w:themeColor="text1"/>
        </w:rPr>
        <w:instrText xml:space="preserve"> ADDIN EN.CITE </w:instrText>
      </w:r>
      <w:r w:rsidR="001F1BE5" w:rsidRPr="003A7B3E">
        <w:rPr>
          <w:rFonts w:cstheme="minorHAnsi"/>
          <w:color w:val="000000" w:themeColor="text1"/>
        </w:rPr>
        <w:fldChar w:fldCharType="begin">
          <w:fldData xml:space="preserve">PEVuZE5vdGU+PENpdGU+PEF1dGhvcj5OYWxsczwvQXV0aG9yPjxZZWFyPjIwMTk8L1llYXI+PFJl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</w:fldData>
        </w:fldChar>
      </w:r>
      <w:r w:rsidR="001F1BE5" w:rsidRPr="003A7B3E">
        <w:rPr>
          <w:rFonts w:cstheme="minorHAnsi"/>
          <w:color w:val="000000" w:themeColor="text1"/>
        </w:rPr>
        <w:instrText xml:space="preserve"> ADDIN EN.CITE.DATA </w:instrText>
      </w:r>
      <w:r w:rsidR="001F1BE5" w:rsidRPr="003A7B3E">
        <w:rPr>
          <w:rFonts w:cstheme="minorHAnsi"/>
          <w:color w:val="000000" w:themeColor="text1"/>
        </w:rPr>
      </w:r>
      <w:r w:rsidR="001F1BE5" w:rsidRPr="003A7B3E">
        <w:rPr>
          <w:rFonts w:cstheme="minorHAnsi"/>
          <w:color w:val="000000" w:themeColor="text1"/>
        </w:rPr>
        <w:fldChar w:fldCharType="end"/>
      </w:r>
      <w:r w:rsidRPr="003A7B3E">
        <w:rPr>
          <w:rFonts w:cstheme="minorHAnsi"/>
          <w:color w:val="000000" w:themeColor="text1"/>
        </w:rPr>
      </w:r>
      <w:r w:rsidRPr="003A7B3E">
        <w:rPr>
          <w:rFonts w:cstheme="minorHAnsi"/>
          <w:color w:val="000000" w:themeColor="text1"/>
        </w:rPr>
        <w:fldChar w:fldCharType="separate"/>
      </w:r>
      <w:r w:rsidR="001F1BE5" w:rsidRPr="003A7B3E">
        <w:rPr>
          <w:rFonts w:cstheme="minorHAnsi"/>
          <w:noProof/>
          <w:color w:val="000000" w:themeColor="text1"/>
          <w:vertAlign w:val="superscript"/>
        </w:rPr>
        <w:t>6</w:t>
      </w:r>
      <w:r w:rsidRPr="003A7B3E">
        <w:rPr>
          <w:rFonts w:cstheme="minorHAnsi"/>
          <w:color w:val="000000" w:themeColor="text1"/>
        </w:rPr>
        <w:fldChar w:fldCharType="end"/>
      </w:r>
      <w:r w:rsidRPr="003A7B3E">
        <w:rPr>
          <w:rFonts w:cstheme="minorHAnsi"/>
          <w:color w:val="000000" w:themeColor="text1"/>
        </w:rPr>
        <w:t xml:space="preserve"> to determine if this proxy SNP for the SVA RIP genotype was associated with PD risk. </w:t>
      </w:r>
    </w:p>
    <w:p w14:paraId="7E63B6A4" w14:textId="77777777" w:rsidR="000A5924" w:rsidRPr="003A7B3E" w:rsidRDefault="000A5924" w:rsidP="000A5924">
      <w:pPr>
        <w:spacing w:line="480" w:lineRule="auto"/>
        <w:rPr>
          <w:rFonts w:cstheme="minorHAnsi"/>
          <w:i/>
          <w:color w:val="000000" w:themeColor="text1"/>
        </w:rPr>
      </w:pPr>
    </w:p>
    <w:p w14:paraId="5262AB7C" w14:textId="77777777" w:rsidR="000A5924" w:rsidRPr="003A7B3E" w:rsidRDefault="000A5924" w:rsidP="000A5924">
      <w:pPr>
        <w:spacing w:line="480" w:lineRule="auto"/>
        <w:rPr>
          <w:rFonts w:cstheme="minorHAnsi"/>
          <w:b/>
          <w:color w:val="000000" w:themeColor="text1"/>
        </w:rPr>
      </w:pPr>
      <w:r w:rsidRPr="003A7B3E">
        <w:rPr>
          <w:rFonts w:cstheme="minorHAnsi"/>
          <w:b/>
          <w:color w:val="000000" w:themeColor="text1"/>
        </w:rPr>
        <w:t>PCR validation of selected reference SVA in DNA samples from the PPMI cohort</w:t>
      </w:r>
    </w:p>
    <w:p w14:paraId="2E59A245" w14:textId="1640154F" w:rsidR="000A5924" w:rsidRPr="003A7B3E" w:rsidRDefault="000A5924" w:rsidP="000A5924">
      <w:pPr>
        <w:spacing w:line="480" w:lineRule="auto"/>
        <w:rPr>
          <w:rFonts w:cstheme="minorHAnsi"/>
          <w:i/>
          <w:color w:val="000000" w:themeColor="text1"/>
        </w:rPr>
      </w:pPr>
      <w:r w:rsidRPr="003A7B3E">
        <w:rPr>
          <w:rFonts w:cstheme="minorHAnsi"/>
          <w:color w:val="000000" w:themeColor="text1"/>
        </w:rPr>
        <w:t>SVA_24 and SVA_32 were amplified using KOD Hot start polymerase (Novagen) under standard conditions with the addition of 1M betaine and primers flanking the SVA insertion to amplify the absent (empty site) and present (filled site) alleles (SVA_24: For 5’</w:t>
      </w:r>
      <w:r w:rsidRPr="003A7B3E">
        <w:rPr>
          <w:color w:val="000000" w:themeColor="text1"/>
        </w:rPr>
        <w:t xml:space="preserve"> TCCCAGGGTCAGAAAAGATG</w:t>
      </w:r>
      <w:r w:rsidRPr="003A7B3E">
        <w:rPr>
          <w:rFonts w:cstheme="minorHAnsi"/>
          <w:color w:val="000000" w:themeColor="text1"/>
        </w:rPr>
        <w:t xml:space="preserve"> 3’ Rev 5’ </w:t>
      </w:r>
      <w:r w:rsidRPr="003A7B3E">
        <w:rPr>
          <w:color w:val="000000" w:themeColor="text1"/>
        </w:rPr>
        <w:t>TAAGCCCCACTGTGATAGGG</w:t>
      </w:r>
      <w:r w:rsidRPr="003A7B3E">
        <w:rPr>
          <w:rFonts w:cstheme="minorHAnsi"/>
          <w:color w:val="000000" w:themeColor="text1"/>
        </w:rPr>
        <w:t xml:space="preserve"> 3’, SVA_32: For 5’</w:t>
      </w:r>
      <w:r w:rsidRPr="003A7B3E">
        <w:rPr>
          <w:rFonts w:ascii="Calibri" w:hAnsi="Calibri" w:cs="Calibri"/>
          <w:color w:val="000000" w:themeColor="text1"/>
        </w:rPr>
        <w:t xml:space="preserve"> </w:t>
      </w:r>
      <w:r w:rsidRPr="003A7B3E">
        <w:rPr>
          <w:rFonts w:ascii="Calibri" w:eastAsia="Times New Roman" w:hAnsi="Calibri" w:cs="Calibri"/>
          <w:color w:val="000000" w:themeColor="text1"/>
          <w:lang w:val="en-AU" w:eastAsia="en-AU"/>
        </w:rPr>
        <w:t xml:space="preserve">ACCTGCTCTCCTATGATCATCT </w:t>
      </w:r>
      <w:r w:rsidRPr="003A7B3E">
        <w:rPr>
          <w:rFonts w:cstheme="minorHAnsi"/>
          <w:color w:val="000000" w:themeColor="text1"/>
        </w:rPr>
        <w:t>3’, Rev 5’</w:t>
      </w:r>
      <w:r w:rsidRPr="003A7B3E">
        <w:rPr>
          <w:color w:val="000000" w:themeColor="text1"/>
        </w:rPr>
        <w:t xml:space="preserve"> </w:t>
      </w:r>
      <w:r w:rsidRPr="003A7B3E">
        <w:rPr>
          <w:rFonts w:cstheme="minorHAnsi"/>
          <w:color w:val="000000" w:themeColor="text1"/>
        </w:rPr>
        <w:t>AATCGAAGCAAATGGAGGCC 3’). For SVA_27 three primers were designed for the amplification of the empty site and the 3’ junction of the insertion in separate reactions using GoTaq G2 Hot Start polymerase (Promega) under standard conditions (SVA_27: For 5’ AGATTTCAGCAATGTCCTCCA 3’, Rev 5’ CAACAAACCAGGCACACACT 3’, internal SVA primer 5’ TGTTTATCTGCTGACCTTCCC 3’).  The resulting PCR products were analysed by agarose gel electrophoresis or using the MultiNA (</w:t>
      </w:r>
      <w:r w:rsidRPr="003A7B3E">
        <w:rPr>
          <w:color w:val="000000" w:themeColor="text1"/>
        </w:rPr>
        <w:t>Microchip Electrophoresis System for DNA/RNA Analysis)</w:t>
      </w:r>
      <w:r w:rsidRPr="003A7B3E">
        <w:rPr>
          <w:rFonts w:cstheme="minorHAnsi"/>
          <w:color w:val="000000" w:themeColor="text1"/>
        </w:rPr>
        <w:t xml:space="preserve"> to genotype each samples for the presence or absence of insertion based on the product size.</w:t>
      </w:r>
      <w:r w:rsidR="001F1BE5" w:rsidRPr="003A7B3E">
        <w:rPr>
          <w:rFonts w:cstheme="minorHAnsi"/>
          <w:color w:val="000000" w:themeColor="text1"/>
        </w:rPr>
        <w:t xml:space="preserve"> </w:t>
      </w:r>
    </w:p>
    <w:p w14:paraId="4D55A6FB" w14:textId="77777777" w:rsidR="000A5924" w:rsidRPr="003A7B3E" w:rsidRDefault="000A5924" w:rsidP="000A5924">
      <w:pPr>
        <w:spacing w:line="480" w:lineRule="auto"/>
        <w:rPr>
          <w:rFonts w:cstheme="minorHAnsi"/>
          <w:i/>
          <w:color w:val="000000" w:themeColor="text1"/>
        </w:rPr>
      </w:pPr>
    </w:p>
    <w:p w14:paraId="3FB2EBF6" w14:textId="2122C113" w:rsidR="000A5924" w:rsidRPr="003A7B3E" w:rsidRDefault="000A5924" w:rsidP="000A5924">
      <w:pPr>
        <w:spacing w:line="480" w:lineRule="auto"/>
        <w:rPr>
          <w:rFonts w:cstheme="minorHAnsi"/>
          <w:b/>
          <w:color w:val="000000" w:themeColor="text1"/>
        </w:rPr>
      </w:pPr>
      <w:r w:rsidRPr="003A7B3E">
        <w:rPr>
          <w:rFonts w:cstheme="minorHAnsi"/>
          <w:b/>
          <w:color w:val="000000" w:themeColor="text1"/>
        </w:rPr>
        <w:t xml:space="preserve">Association analysis of SVA RIPs with clinical features and progression markers of PD in the PPMI cohort </w:t>
      </w:r>
    </w:p>
    <w:p w14:paraId="4E130D5D" w14:textId="4D768F07" w:rsidR="000A5924" w:rsidRPr="003A7B3E" w:rsidRDefault="000A5924" w:rsidP="000A5924">
      <w:pPr>
        <w:spacing w:line="480" w:lineRule="auto"/>
        <w:rPr>
          <w:rFonts w:ascii="Calibri" w:eastAsia="Times New Roman" w:hAnsi="Calibri" w:cs="Calibri"/>
          <w:color w:val="000000" w:themeColor="text1"/>
          <w:u w:val="single"/>
        </w:rPr>
      </w:pPr>
      <w:r w:rsidRPr="003A7B3E">
        <w:rPr>
          <w:rFonts w:cstheme="minorHAnsi"/>
          <w:color w:val="000000" w:themeColor="text1"/>
          <w:lang w:val="en-AU"/>
        </w:rPr>
        <w:t xml:space="preserve">For longitudinal analysis, a linear mixed-effects model combined with FDR correction measured the changes in phenotype scores during follow-up visits related to the 81 SVA RIPs in the PPMI cohort. </w:t>
      </w:r>
      <w:r w:rsidRPr="003A7B3E">
        <w:rPr>
          <w:rFonts w:ascii="Calibri" w:eastAsia="Times New Roman" w:hAnsi="Calibri" w:cs="Calibri"/>
          <w:color w:val="000000" w:themeColor="text1"/>
        </w:rPr>
        <w:t xml:space="preserve">The linear mixed- effects model used was: lme(response~R_SVA_XXX * months, random=~1|PATNO, na.action=na.omit, data=PD) using the nlme package in R. Categorical variables were converted into numeric variables by using “as.numeric” option in R. </w:t>
      </w:r>
      <w:r w:rsidRPr="003A7B3E">
        <w:rPr>
          <w:rFonts w:cstheme="minorHAnsi"/>
          <w:color w:val="000000" w:themeColor="text1"/>
          <w:lang w:val="en-AU"/>
        </w:rPr>
        <w:t>Longitudinal data was obtained from PPMI (</w:t>
      </w:r>
      <w:r w:rsidRPr="003A7B3E">
        <w:rPr>
          <w:rFonts w:cstheme="minorHAnsi"/>
          <w:color w:val="000000" w:themeColor="text1"/>
        </w:rPr>
        <w:t>www.ppmi-info.org/data</w:t>
      </w:r>
      <w:r w:rsidRPr="003A7B3E">
        <w:rPr>
          <w:rFonts w:cstheme="minorHAnsi"/>
          <w:color w:val="000000" w:themeColor="text1"/>
          <w:lang w:val="en-AU"/>
        </w:rPr>
        <w:t>) and t</w:t>
      </w:r>
      <w:r w:rsidRPr="003A7B3E">
        <w:rPr>
          <w:rStyle w:val="apple-converted-space"/>
          <w:rFonts w:ascii="Calibri" w:eastAsia="Times New Roman" w:hAnsi="Calibri" w:cs="Calibri"/>
          <w:color w:val="000000" w:themeColor="text1"/>
        </w:rPr>
        <w:t>he most recently compiled file</w:t>
      </w:r>
      <w:r w:rsidR="00F91FDF">
        <w:rPr>
          <w:rStyle w:val="apple-converted-space"/>
          <w:rFonts w:ascii="Calibri" w:eastAsia="Times New Roman" w:hAnsi="Calibri" w:cs="Calibri"/>
          <w:color w:val="000000" w:themeColor="text1"/>
        </w:rPr>
        <w:t>s</w:t>
      </w:r>
      <w:r w:rsidRPr="003A7B3E">
        <w:rPr>
          <w:rStyle w:val="apple-converted-space"/>
          <w:rFonts w:ascii="Calibri" w:eastAsia="Times New Roman" w:hAnsi="Calibri" w:cs="Calibri"/>
          <w:color w:val="000000" w:themeColor="text1"/>
        </w:rPr>
        <w:t xml:space="preserve"> (PPMI_Baseline_Data_02Jul2018</w:t>
      </w:r>
      <w:r w:rsidR="00D359AB" w:rsidRPr="003A7B3E">
        <w:rPr>
          <w:rFonts w:ascii="Calibri" w:eastAsia="Times New Roman" w:hAnsi="Calibri" w:cs="Calibri"/>
          <w:color w:val="000000" w:themeColor="text1"/>
        </w:rPr>
        <w:t xml:space="preserve"> </w:t>
      </w:r>
      <w:r w:rsidR="00D359AB" w:rsidRPr="003A7B3E">
        <w:rPr>
          <w:rFonts w:ascii="Calibri" w:eastAsia="Times New Roman" w:hAnsi="Calibri" w:cs="Calibri"/>
          <w:color w:val="000000" w:themeColor="text1"/>
        </w:rPr>
        <w:lastRenderedPageBreak/>
        <w:t>and PPMI_Year_1-3_Data_02Jul2018)</w:t>
      </w:r>
      <w:r w:rsidR="0045782D">
        <w:rPr>
          <w:rStyle w:val="apple-converted-space"/>
          <w:rFonts w:ascii="Calibri" w:eastAsia="Times New Roman" w:hAnsi="Calibri" w:cs="Calibri"/>
          <w:color w:val="000000" w:themeColor="text1"/>
        </w:rPr>
        <w:t xml:space="preserve"> at the time of download were</w:t>
      </w:r>
      <w:r w:rsidRPr="003A7B3E">
        <w:rPr>
          <w:rStyle w:val="apple-converted-space"/>
          <w:rFonts w:ascii="Calibri" w:eastAsia="Times New Roman" w:hAnsi="Calibri" w:cs="Calibri"/>
          <w:color w:val="000000" w:themeColor="text1"/>
        </w:rPr>
        <w:t xml:space="preserve"> used.</w:t>
      </w:r>
      <w:r w:rsidRPr="003A7B3E" w:rsidDel="003F1B84">
        <w:rPr>
          <w:rFonts w:cstheme="minorHAnsi"/>
          <w:color w:val="000000" w:themeColor="text1"/>
          <w:lang w:val="en-AU"/>
        </w:rPr>
        <w:t xml:space="preserve"> </w:t>
      </w:r>
      <w:r w:rsidRPr="003A7B3E">
        <w:rPr>
          <w:rFonts w:cstheme="minorHAnsi"/>
          <w:color w:val="000000" w:themeColor="text1"/>
          <w:lang w:val="en-AU"/>
        </w:rPr>
        <w:t>Altogether, 111 different clinical variables (</w:t>
      </w:r>
      <w:r w:rsidR="0005086E" w:rsidRPr="003A7B3E">
        <w:rPr>
          <w:color w:val="000000" w:themeColor="text1"/>
        </w:rPr>
        <w:t>Supplementary</w:t>
      </w:r>
      <w:r w:rsidRPr="003A7B3E">
        <w:rPr>
          <w:rFonts w:cstheme="minorHAnsi"/>
          <w:color w:val="000000" w:themeColor="text1"/>
          <w:lang w:val="en-AU"/>
        </w:rPr>
        <w:t xml:space="preserve"> Table 4) were analysed in the PD subjects from four visits at baseline (0), 12, 24 and 36 months for the majority of the data points (data relating to the DaTscan SPECT imaging was not available at 36 months).</w:t>
      </w:r>
      <w:r w:rsidR="00456ED0" w:rsidRPr="003A7B3E">
        <w:rPr>
          <w:rFonts w:cstheme="minorHAnsi"/>
          <w:color w:val="000000" w:themeColor="text1"/>
          <w:lang w:val="en-AU"/>
        </w:rPr>
        <w:t xml:space="preserve"> The p values from the linear mixed effects model were corrected for the number of features analysed and the FDR corrected p value is reported in Table 2. </w:t>
      </w:r>
      <w:r w:rsidRPr="003A7B3E">
        <w:rPr>
          <w:rFonts w:cstheme="minorHAnsi"/>
          <w:color w:val="000000" w:themeColor="text1"/>
          <w:lang w:val="en-AU"/>
        </w:rPr>
        <w:t xml:space="preserve">A pairwise analysis was then performed </w:t>
      </w:r>
      <w:r w:rsidR="00456ED0" w:rsidRPr="003A7B3E">
        <w:rPr>
          <w:rFonts w:cstheme="minorHAnsi"/>
          <w:color w:val="000000" w:themeColor="text1"/>
          <w:lang w:val="en-AU"/>
        </w:rPr>
        <w:t xml:space="preserve">using estimated marginal means </w:t>
      </w:r>
      <w:r w:rsidRPr="003A7B3E">
        <w:rPr>
          <w:rFonts w:cstheme="minorHAnsi"/>
          <w:color w:val="000000" w:themeColor="text1"/>
          <w:lang w:val="en-AU"/>
        </w:rPr>
        <w:t>on the SVAs that were significant after FDR correction for an effect size comparison with Tukey adjusted p value</w:t>
      </w:r>
      <w:r w:rsidR="00456ED0" w:rsidRPr="003A7B3E">
        <w:rPr>
          <w:rFonts w:cstheme="minorHAnsi"/>
          <w:color w:val="000000" w:themeColor="text1"/>
          <w:lang w:val="en-AU"/>
        </w:rPr>
        <w:t xml:space="preserve"> for family-wise error rate</w:t>
      </w:r>
      <w:r w:rsidRPr="003A7B3E">
        <w:rPr>
          <w:rFonts w:cstheme="minorHAnsi"/>
          <w:color w:val="000000" w:themeColor="text1"/>
          <w:lang w:val="en-AU"/>
        </w:rPr>
        <w:t xml:space="preserve"> reported</w:t>
      </w:r>
      <w:r w:rsidR="00456ED0" w:rsidRPr="003A7B3E">
        <w:rPr>
          <w:rFonts w:cstheme="minorHAnsi"/>
          <w:color w:val="000000" w:themeColor="text1"/>
          <w:lang w:val="en-AU"/>
        </w:rPr>
        <w:t xml:space="preserve"> in Table 2</w:t>
      </w:r>
      <w:r w:rsidRPr="003A7B3E">
        <w:rPr>
          <w:rFonts w:cstheme="minorHAnsi"/>
          <w:color w:val="000000" w:themeColor="text1"/>
          <w:lang w:val="en-AU"/>
        </w:rPr>
        <w:t xml:space="preserve">. </w:t>
      </w:r>
      <w:r w:rsidR="00456ED0" w:rsidRPr="003A7B3E">
        <w:rPr>
          <w:rFonts w:cstheme="minorHAnsi"/>
          <w:color w:val="000000" w:themeColor="text1"/>
          <w:lang w:val="en-AU"/>
        </w:rPr>
        <w:t xml:space="preserve">The number of PD subjects analysed at each time point for each genotype of the seven significant SVAs in the linear mixed effects model and pairwise comparison are reported in </w:t>
      </w:r>
      <w:r w:rsidR="00456ED0" w:rsidRPr="003A7B3E">
        <w:rPr>
          <w:color w:val="000000" w:themeColor="text1"/>
        </w:rPr>
        <w:t>Supplementary</w:t>
      </w:r>
      <w:r w:rsidR="00456ED0" w:rsidRPr="003A7B3E">
        <w:rPr>
          <w:rFonts w:cstheme="minorHAnsi"/>
          <w:color w:val="000000" w:themeColor="text1"/>
          <w:lang w:val="en-AU"/>
        </w:rPr>
        <w:t xml:space="preserve"> Table 5.</w:t>
      </w:r>
    </w:p>
    <w:p w14:paraId="4BF49030" w14:textId="77777777" w:rsidR="000A5924" w:rsidRPr="007C5236" w:rsidRDefault="000A5924" w:rsidP="000A5924">
      <w:pPr>
        <w:spacing w:line="480" w:lineRule="auto"/>
        <w:rPr>
          <w:rFonts w:cstheme="minorHAnsi"/>
          <w:lang w:val="en-AU"/>
        </w:rPr>
      </w:pPr>
    </w:p>
    <w:p w14:paraId="004C4E65" w14:textId="77777777" w:rsidR="000A5924" w:rsidRPr="00477217" w:rsidRDefault="000A5924" w:rsidP="000A5924">
      <w:pPr>
        <w:spacing w:line="480" w:lineRule="auto"/>
        <w:rPr>
          <w:rFonts w:cstheme="minorHAnsi"/>
          <w:b/>
        </w:rPr>
      </w:pPr>
      <w:r w:rsidRPr="00477217">
        <w:rPr>
          <w:rFonts w:cstheme="minorHAnsi"/>
          <w:b/>
        </w:rPr>
        <w:t xml:space="preserve">Analysis of SVA RIP genotype and gene expression in blood RNA-sequencing data from the PPMI cohort </w:t>
      </w:r>
    </w:p>
    <w:p w14:paraId="6A5A2C44" w14:textId="6FA421D3" w:rsidR="00AC19AC" w:rsidRDefault="000A5924" w:rsidP="00AC19AC">
      <w:pPr>
        <w:spacing w:line="480" w:lineRule="auto"/>
        <w:rPr>
          <w:rFonts w:eastAsia="Times New Roman"/>
          <w:lang w:val="en-AU"/>
        </w:rPr>
      </w:pPr>
      <w:r w:rsidRPr="007176C7">
        <w:rPr>
          <w:rFonts w:cstheme="minorHAnsi"/>
          <w:lang w:val="en-AU"/>
        </w:rPr>
        <w:t>In order to evaluate the effect of SVA RIP genotypes on the gene expression profile, differential whole transcriptome analysis based on whole blood RNA sequencing data (obtained from</w:t>
      </w:r>
      <w:r w:rsidRPr="007176C7">
        <w:rPr>
          <w:rFonts w:cstheme="minorHAnsi"/>
        </w:rPr>
        <w:t xml:space="preserve"> www.ppmi-info.org/data)</w:t>
      </w:r>
      <w:r w:rsidRPr="007176C7">
        <w:rPr>
          <w:rFonts w:cstheme="minorHAnsi"/>
          <w:lang w:val="en-AU"/>
        </w:rPr>
        <w:t xml:space="preserve">  was performed on all subjects (healthy controls, PD and SWEDD). The DESeq2 package in R was used to detect statistically significant differences in the gene expression profiles between the different genotypes of the seven SVAs associated with clinical features of PD at baseline (0 months) and 36 months</w:t>
      </w:r>
      <w:r>
        <w:rPr>
          <w:rFonts w:cstheme="minorHAnsi"/>
          <w:lang w:val="en-AU"/>
        </w:rPr>
        <w:t xml:space="preserve"> and p values were FDR adjusted</w:t>
      </w:r>
      <w:r w:rsidRPr="007176C7">
        <w:rPr>
          <w:rFonts w:cstheme="minorHAnsi"/>
          <w:lang w:val="en-AU"/>
        </w:rPr>
        <w:t>.</w:t>
      </w:r>
      <w:r>
        <w:rPr>
          <w:rFonts w:cstheme="minorHAnsi"/>
          <w:lang w:val="en-AU"/>
        </w:rPr>
        <w:t xml:space="preserve"> The analysis was repeated in the PD subjects alone and a similar pattern of gene expression was observed (</w:t>
      </w:r>
      <w:r w:rsidR="0005086E">
        <w:rPr>
          <w:rFonts w:cstheme="minorHAnsi"/>
          <w:lang w:val="en-AU"/>
        </w:rPr>
        <w:t>Supplementary</w:t>
      </w:r>
      <w:r>
        <w:rPr>
          <w:rFonts w:cstheme="minorHAnsi"/>
          <w:lang w:val="en-AU"/>
        </w:rPr>
        <w:t xml:space="preserve"> Figure </w:t>
      </w:r>
      <w:r w:rsidR="0005086E">
        <w:rPr>
          <w:rFonts w:cstheme="minorHAnsi"/>
          <w:lang w:val="en-AU"/>
        </w:rPr>
        <w:t>3</w:t>
      </w:r>
      <w:r>
        <w:rPr>
          <w:rFonts w:cstheme="minorHAnsi"/>
          <w:lang w:val="en-AU"/>
        </w:rPr>
        <w:t xml:space="preserve">). </w:t>
      </w:r>
      <w:r w:rsidR="00C4056D">
        <w:rPr>
          <w:rFonts w:cstheme="minorHAnsi"/>
          <w:lang w:val="en-AU"/>
        </w:rPr>
        <w:t xml:space="preserve">The SNPs were queried using the GTEx web browser portal </w:t>
      </w:r>
      <w:r w:rsidR="00C4056D" w:rsidRPr="007176C7">
        <w:rPr>
          <w:rFonts w:cstheme="minorHAnsi"/>
          <w:color w:val="000000" w:themeColor="text1"/>
        </w:rPr>
        <w:t>(</w:t>
      </w:r>
      <w:r w:rsidR="00C4056D">
        <w:rPr>
          <w:rFonts w:cstheme="minorHAnsi"/>
          <w:color w:val="000000" w:themeColor="text1"/>
        </w:rPr>
        <w:t xml:space="preserve">available at </w:t>
      </w:r>
      <w:hyperlink r:id="rId15" w:history="1">
        <w:r w:rsidR="00C4056D" w:rsidRPr="00877680">
          <w:rPr>
            <w:rFonts w:cstheme="minorHAnsi"/>
          </w:rPr>
          <w:t>https://gtexportal.org/home/</w:t>
        </w:r>
      </w:hyperlink>
      <w:r w:rsidR="00C4056D" w:rsidRPr="007176C7">
        <w:rPr>
          <w:rFonts w:cstheme="minorHAnsi"/>
        </w:rPr>
        <w:t>)</w:t>
      </w:r>
      <w:r w:rsidR="00C4056D">
        <w:rPr>
          <w:rFonts w:cstheme="minorHAnsi"/>
        </w:rPr>
        <w:t xml:space="preserve"> </w:t>
      </w:r>
      <w:r w:rsidR="00C4056D">
        <w:rPr>
          <w:rFonts w:cstheme="minorHAnsi"/>
        </w:rPr>
        <w:fldChar w:fldCharType="begin"/>
      </w:r>
      <w:r w:rsidR="001F1BE5">
        <w:rPr>
          <w:rFonts w:cstheme="minorHAnsi"/>
        </w:rPr>
        <w:instrText xml:space="preserve"> ADDIN EN.CITE &lt;EndNote&gt;&lt;Cite&gt;&lt;Author&gt;Consortium&lt;/Author&gt;&lt;Year&gt;2013&lt;/Year&gt;&lt;RecNum&gt;49&lt;/RecNum&gt;&lt;DisplayText&gt;&lt;style face="superscript"&gt;23&lt;/style&gt;&lt;/DisplayText&gt;&lt;record&gt;&lt;rec-number&gt;49&lt;/rec-number&gt;&lt;foreign-keys&gt;&lt;key app="EN" db-id="za0r9f5t892afqeapfwvdfxfdr5fpdwt2epw" timestamp="1607324003"&gt;49&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sidR="00C4056D">
        <w:rPr>
          <w:rFonts w:cstheme="minorHAnsi"/>
        </w:rPr>
        <w:fldChar w:fldCharType="separate"/>
      </w:r>
      <w:r w:rsidR="001F1BE5" w:rsidRPr="001F1BE5">
        <w:rPr>
          <w:rFonts w:cstheme="minorHAnsi"/>
          <w:noProof/>
          <w:vertAlign w:val="superscript"/>
        </w:rPr>
        <w:t>23</w:t>
      </w:r>
      <w:r w:rsidR="00C4056D">
        <w:rPr>
          <w:rFonts w:cstheme="minorHAnsi"/>
        </w:rPr>
        <w:fldChar w:fldCharType="end"/>
      </w:r>
      <w:r w:rsidR="00C4056D" w:rsidRPr="007176C7">
        <w:rPr>
          <w:rFonts w:cstheme="minorHAnsi"/>
        </w:rPr>
        <w:t xml:space="preserve"> </w:t>
      </w:r>
      <w:r w:rsidR="00C4056D">
        <w:rPr>
          <w:rFonts w:cstheme="minorHAnsi"/>
          <w:lang w:val="en-AU"/>
        </w:rPr>
        <w:t>to complement and extend this analysis by utilising the tagging SNPs identified for 6 out of the 7 SVAs from Table 3 to determine if they are eQTLs in a range of tissues.</w:t>
      </w:r>
      <w:r w:rsidR="00AC19AC">
        <w:rPr>
          <w:rFonts w:cstheme="minorHAnsi"/>
          <w:lang w:val="en-AU"/>
        </w:rPr>
        <w:t xml:space="preserve"> </w:t>
      </w:r>
      <w:r w:rsidR="00AC19AC">
        <w:rPr>
          <w:rFonts w:eastAsia="Times New Roman"/>
        </w:rPr>
        <w:t xml:space="preserve">The GTEx project is an ongoing effort to build a comprehensive public resource to study </w:t>
      </w:r>
      <w:r w:rsidR="00AC19AC">
        <w:rPr>
          <w:rFonts w:eastAsia="Times New Roman"/>
        </w:rPr>
        <w:lastRenderedPageBreak/>
        <w:t xml:space="preserve">tissue-specific gene expression and regulation. The GTEx Portal provides open access to data including gene expression, QTLs, and histology images. </w:t>
      </w:r>
    </w:p>
    <w:p w14:paraId="6895660C" w14:textId="2E8ED019" w:rsidR="001F1BE5" w:rsidRPr="007176C7" w:rsidRDefault="001F1BE5" w:rsidP="007176C7">
      <w:pPr>
        <w:spacing w:line="480" w:lineRule="auto"/>
        <w:jc w:val="both"/>
        <w:rPr>
          <w:rFonts w:cstheme="minorHAnsi"/>
          <w:lang w:val="en-AU"/>
        </w:rPr>
      </w:pPr>
    </w:p>
    <w:p w14:paraId="497F9601" w14:textId="4D1E81ED" w:rsidR="007176C7" w:rsidRPr="00477217" w:rsidRDefault="003A3ECD" w:rsidP="007176C7">
      <w:pPr>
        <w:spacing w:line="480" w:lineRule="auto"/>
        <w:jc w:val="both"/>
        <w:rPr>
          <w:rFonts w:cstheme="minorHAnsi"/>
          <w:b/>
          <w:u w:val="single"/>
        </w:rPr>
      </w:pPr>
      <w:r w:rsidRPr="00477217">
        <w:rPr>
          <w:rFonts w:cstheme="minorHAnsi"/>
          <w:b/>
          <w:u w:val="single"/>
        </w:rPr>
        <w:t xml:space="preserve">Data </w:t>
      </w:r>
      <w:r w:rsidR="007176C7" w:rsidRPr="00477217">
        <w:rPr>
          <w:rFonts w:cstheme="minorHAnsi"/>
          <w:b/>
          <w:u w:val="single"/>
        </w:rPr>
        <w:t xml:space="preserve">Availability </w:t>
      </w:r>
    </w:p>
    <w:p w14:paraId="219DFC5C" w14:textId="20910FE0" w:rsidR="00686362" w:rsidRDefault="00686362" w:rsidP="007176C7">
      <w:pPr>
        <w:spacing w:line="480" w:lineRule="auto"/>
        <w:jc w:val="both"/>
        <w:rPr>
          <w:rFonts w:cstheme="minorHAnsi"/>
          <w:lang w:val="en-US" w:eastAsia="en-GB"/>
        </w:rPr>
      </w:pPr>
      <w:r w:rsidRPr="00686362">
        <w:rPr>
          <w:rFonts w:cstheme="minorHAnsi"/>
        </w:rPr>
        <w:t>The data used in this study was obtained from the</w:t>
      </w:r>
      <w:r>
        <w:rPr>
          <w:rFonts w:cstheme="minorHAnsi"/>
          <w:b/>
        </w:rPr>
        <w:t xml:space="preserve"> </w:t>
      </w:r>
      <w:r w:rsidRPr="007176C7">
        <w:rPr>
          <w:rFonts w:cstheme="minorHAnsi"/>
          <w:lang w:val="en-US" w:eastAsia="en-GB"/>
        </w:rPr>
        <w:t>Parkinson’s Progression Markers Initiative</w:t>
      </w:r>
      <w:r>
        <w:rPr>
          <w:rFonts w:cstheme="minorHAnsi"/>
          <w:lang w:val="en-US" w:eastAsia="en-GB"/>
        </w:rPr>
        <w:t xml:space="preserve"> (PPMI)</w:t>
      </w:r>
      <w:r w:rsidRPr="007176C7">
        <w:rPr>
          <w:rFonts w:cstheme="minorHAnsi"/>
          <w:lang w:val="en-US" w:eastAsia="en-GB"/>
        </w:rPr>
        <w:t xml:space="preserve"> database (</w:t>
      </w:r>
      <w:hyperlink r:id="rId16" w:history="1">
        <w:r w:rsidRPr="007176C7">
          <w:rPr>
            <w:rStyle w:val="Hyperlink"/>
            <w:rFonts w:cstheme="minorHAnsi"/>
            <w:lang w:val="en-US" w:eastAsia="en-GB"/>
          </w:rPr>
          <w:t>www.ppmi-info.org/data</w:t>
        </w:r>
      </w:hyperlink>
      <w:r w:rsidRPr="007176C7">
        <w:rPr>
          <w:rFonts w:cstheme="minorHAnsi"/>
          <w:lang w:val="en-US" w:eastAsia="en-GB"/>
        </w:rPr>
        <w:t>).</w:t>
      </w:r>
      <w:r>
        <w:rPr>
          <w:rFonts w:cstheme="minorHAnsi"/>
          <w:lang w:val="en-US" w:eastAsia="en-GB"/>
        </w:rPr>
        <w:t xml:space="preserve"> </w:t>
      </w:r>
      <w:r w:rsidRPr="00527776">
        <w:rPr>
          <w:rFonts w:cstheme="minorHAnsi"/>
          <w:lang w:val="en-US" w:eastAsia="en-GB"/>
        </w:rPr>
        <w:t xml:space="preserve">Access to </w:t>
      </w:r>
      <w:r w:rsidR="006A112A" w:rsidRPr="00527776">
        <w:rPr>
          <w:rFonts w:cstheme="minorHAnsi"/>
          <w:lang w:val="en-US" w:eastAsia="en-GB"/>
        </w:rPr>
        <w:t xml:space="preserve">sequencing and phenotype data </w:t>
      </w:r>
      <w:r w:rsidRPr="00527776">
        <w:rPr>
          <w:rFonts w:cstheme="minorHAnsi"/>
          <w:lang w:val="en-US" w:eastAsia="en-GB"/>
        </w:rPr>
        <w:t xml:space="preserve">is controlled by PPMI. </w:t>
      </w:r>
      <w:r w:rsidR="00527776" w:rsidRPr="00527776">
        <w:rPr>
          <w:rFonts w:cstheme="minorHAnsi"/>
          <w:lang w:val="en-US" w:eastAsia="en-GB"/>
        </w:rPr>
        <w:t>The datasets used in this study were whole genome sequencing bam files</w:t>
      </w:r>
      <w:r w:rsidR="00451638">
        <w:rPr>
          <w:rFonts w:cstheme="minorHAnsi"/>
          <w:lang w:val="en-US" w:eastAsia="en-GB"/>
        </w:rPr>
        <w:t xml:space="preserve"> (Hg38)</w:t>
      </w:r>
      <w:r w:rsidR="00527776" w:rsidRPr="00527776">
        <w:rPr>
          <w:rFonts w:cstheme="minorHAnsi"/>
          <w:lang w:val="en-US" w:eastAsia="en-GB"/>
        </w:rPr>
        <w:t>, VCF files</w:t>
      </w:r>
      <w:r w:rsidR="00451638">
        <w:rPr>
          <w:rFonts w:cstheme="minorHAnsi"/>
          <w:lang w:val="en-US" w:eastAsia="en-GB"/>
        </w:rPr>
        <w:t xml:space="preserve"> (Project 188)</w:t>
      </w:r>
      <w:r w:rsidR="00527776" w:rsidRPr="00527776">
        <w:rPr>
          <w:rFonts w:cstheme="minorHAnsi"/>
          <w:lang w:val="en-US" w:eastAsia="en-GB"/>
        </w:rPr>
        <w:t>, RNA sequencing from whole blood from five time points</w:t>
      </w:r>
      <w:r w:rsidR="00451638">
        <w:rPr>
          <w:rFonts w:cstheme="minorHAnsi"/>
          <w:lang w:val="en-US" w:eastAsia="en-GB"/>
        </w:rPr>
        <w:t xml:space="preserve"> (counts data from Phase 1 and 2 RNA-seq aligned to hg19)</w:t>
      </w:r>
      <w:r w:rsidR="00527776" w:rsidRPr="00527776">
        <w:rPr>
          <w:rFonts w:cstheme="minorHAnsi"/>
          <w:lang w:val="en-US" w:eastAsia="en-GB"/>
        </w:rPr>
        <w:t xml:space="preserve"> and longitudinal clinical and phenotypic data </w:t>
      </w:r>
      <w:r w:rsidR="00527776" w:rsidRPr="00527776">
        <w:rPr>
          <w:rStyle w:val="apple-converted-space"/>
          <w:rFonts w:eastAsia="Times New Roman" w:cstheme="minorHAnsi"/>
          <w:color w:val="000000" w:themeColor="text1"/>
        </w:rPr>
        <w:t>(PPMI_Baseline_Data_02Jul2018</w:t>
      </w:r>
      <w:r w:rsidR="00527776" w:rsidRPr="00527776">
        <w:rPr>
          <w:rFonts w:eastAsia="Times New Roman" w:cstheme="minorHAnsi"/>
          <w:color w:val="000000" w:themeColor="text1"/>
        </w:rPr>
        <w:t xml:space="preserve"> and PPMI_Year_1-3_Data_02Jul2018)</w:t>
      </w:r>
      <w:r w:rsidR="00527776" w:rsidRPr="00527776">
        <w:rPr>
          <w:rStyle w:val="apple-converted-space"/>
          <w:rFonts w:eastAsia="Times New Roman" w:cstheme="minorHAnsi"/>
          <w:color w:val="000000" w:themeColor="text1"/>
        </w:rPr>
        <w:t xml:space="preserve">. </w:t>
      </w:r>
      <w:r w:rsidR="00527776" w:rsidRPr="00527776">
        <w:rPr>
          <w:rFonts w:cstheme="minorHAnsi"/>
          <w:color w:val="000000" w:themeColor="text1"/>
          <w:shd w:val="clear" w:color="auto" w:fill="FFFFFF"/>
        </w:rPr>
        <w:t>The data used for the analyses described in this manuscript were obtained from the GTEx Portal (</w:t>
      </w:r>
      <w:hyperlink r:id="rId17" w:history="1">
        <w:r w:rsidR="00527776" w:rsidRPr="00527776">
          <w:rPr>
            <w:rFonts w:cstheme="minorHAnsi"/>
            <w:color w:val="000000" w:themeColor="text1"/>
          </w:rPr>
          <w:t>https://gtexportal.org/home/</w:t>
        </w:r>
      </w:hyperlink>
      <w:r w:rsidR="00527776" w:rsidRPr="00527776">
        <w:rPr>
          <w:rFonts w:cstheme="minorHAnsi"/>
          <w:color w:val="000000" w:themeColor="text1"/>
        </w:rPr>
        <w:t>)</w:t>
      </w:r>
      <w:r w:rsidR="00451638">
        <w:rPr>
          <w:rFonts w:cstheme="minorHAnsi"/>
          <w:color w:val="000000" w:themeColor="text1"/>
        </w:rPr>
        <w:t>. The GTEx Analysis V8</w:t>
      </w:r>
      <w:r w:rsidR="00527776">
        <w:rPr>
          <w:rFonts w:cstheme="minorHAnsi"/>
          <w:color w:val="000000" w:themeColor="text1"/>
        </w:rPr>
        <w:t xml:space="preserve"> </w:t>
      </w:r>
      <w:r w:rsidR="00451638">
        <w:rPr>
          <w:rFonts w:cstheme="minorHAnsi"/>
          <w:color w:val="000000" w:themeColor="text1"/>
        </w:rPr>
        <w:t xml:space="preserve">was used, </w:t>
      </w:r>
      <w:r w:rsidR="00527776">
        <w:rPr>
          <w:rFonts w:cstheme="minorHAnsi"/>
          <w:color w:val="000000" w:themeColor="text1"/>
        </w:rPr>
        <w:t>which provides access to</w:t>
      </w:r>
      <w:r w:rsidR="00451638">
        <w:rPr>
          <w:rFonts w:cstheme="minorHAnsi"/>
          <w:color w:val="000000" w:themeColor="text1"/>
        </w:rPr>
        <w:t xml:space="preserve"> de-identified</w:t>
      </w:r>
      <w:r w:rsidR="00527776">
        <w:rPr>
          <w:rFonts w:cstheme="minorHAnsi"/>
          <w:color w:val="000000" w:themeColor="text1"/>
        </w:rPr>
        <w:t xml:space="preserve"> gene expression</w:t>
      </w:r>
      <w:r w:rsidR="00451638">
        <w:rPr>
          <w:rFonts w:cstheme="minorHAnsi"/>
          <w:color w:val="000000" w:themeColor="text1"/>
        </w:rPr>
        <w:t xml:space="preserve"> data, QTL and histology images.</w:t>
      </w:r>
      <w:r w:rsidR="00527776">
        <w:rPr>
          <w:rFonts w:cstheme="minorHAnsi"/>
          <w:color w:val="000000" w:themeColor="text1"/>
        </w:rPr>
        <w:t xml:space="preserve"> </w:t>
      </w:r>
      <w:r w:rsidR="00AC19AC">
        <w:rPr>
          <w:rFonts w:cstheme="minorHAnsi"/>
          <w:color w:val="000000" w:themeColor="text1"/>
        </w:rPr>
        <w:t>The</w:t>
      </w:r>
      <w:r w:rsidR="00451638">
        <w:rPr>
          <w:rFonts w:cstheme="minorHAnsi"/>
          <w:color w:val="000000" w:themeColor="text1"/>
        </w:rPr>
        <w:t xml:space="preserve"> GTEx Analysis V8</w:t>
      </w:r>
      <w:r w:rsidR="00AC19AC">
        <w:rPr>
          <w:rFonts w:cstheme="minorHAnsi"/>
          <w:color w:val="000000" w:themeColor="text1"/>
        </w:rPr>
        <w:t xml:space="preserve"> dataset used in this project was open access QTL data available on the portal.</w:t>
      </w:r>
    </w:p>
    <w:p w14:paraId="171A4BF1" w14:textId="77777777" w:rsidR="003D0E56" w:rsidRDefault="003D0E56" w:rsidP="007176C7">
      <w:pPr>
        <w:spacing w:line="480" w:lineRule="auto"/>
        <w:jc w:val="both"/>
        <w:rPr>
          <w:rFonts w:cstheme="minorHAnsi"/>
          <w:lang w:val="en-US" w:eastAsia="en-GB"/>
        </w:rPr>
      </w:pPr>
    </w:p>
    <w:p w14:paraId="5B980E5A" w14:textId="4EBADA4A" w:rsidR="003D0E56" w:rsidRPr="00477217" w:rsidRDefault="003D0E56" w:rsidP="003D0E56">
      <w:pPr>
        <w:spacing w:line="480" w:lineRule="auto"/>
        <w:jc w:val="both"/>
        <w:rPr>
          <w:rFonts w:cstheme="minorHAnsi"/>
          <w:b/>
          <w:u w:val="single"/>
        </w:rPr>
      </w:pPr>
      <w:r w:rsidRPr="00477217">
        <w:rPr>
          <w:rFonts w:cstheme="minorHAnsi"/>
          <w:b/>
          <w:u w:val="single"/>
        </w:rPr>
        <w:t xml:space="preserve">Code Availability </w:t>
      </w:r>
    </w:p>
    <w:p w14:paraId="3EAA8DB6" w14:textId="48F3376B" w:rsidR="007176C7" w:rsidRDefault="003D0E56" w:rsidP="007176C7">
      <w:pPr>
        <w:spacing w:line="480" w:lineRule="auto"/>
        <w:jc w:val="both"/>
        <w:rPr>
          <w:rFonts w:cstheme="minorHAnsi"/>
          <w:lang w:val="en-US" w:eastAsia="en-GB"/>
        </w:rPr>
      </w:pPr>
      <w:r>
        <w:rPr>
          <w:rFonts w:cstheme="minorHAnsi"/>
          <w:lang w:val="en-US" w:eastAsia="en-GB"/>
        </w:rPr>
        <w:t xml:space="preserve">The software used in the analysis is freely available and detailed in the methods section. </w:t>
      </w:r>
    </w:p>
    <w:p w14:paraId="2B8F7AAE" w14:textId="77777777" w:rsidR="007176C7" w:rsidRPr="007176C7" w:rsidRDefault="007176C7" w:rsidP="007176C7">
      <w:pPr>
        <w:pStyle w:val="MDPI62Acknowledgments"/>
        <w:spacing w:line="480" w:lineRule="auto"/>
        <w:rPr>
          <w:rFonts w:asciiTheme="minorHAnsi" w:hAnsiTheme="minorHAnsi" w:cstheme="minorHAnsi"/>
          <w:b/>
          <w:sz w:val="22"/>
          <w:szCs w:val="22"/>
        </w:rPr>
      </w:pPr>
    </w:p>
    <w:p w14:paraId="3A6239F5" w14:textId="798A2238" w:rsidR="007176C7" w:rsidRPr="00477217" w:rsidRDefault="007176C7" w:rsidP="007176C7">
      <w:pPr>
        <w:pStyle w:val="MDPI62Acknowledgments"/>
        <w:spacing w:line="480" w:lineRule="auto"/>
        <w:rPr>
          <w:rFonts w:asciiTheme="minorHAnsi" w:hAnsiTheme="minorHAnsi" w:cstheme="minorHAnsi"/>
          <w:b/>
          <w:sz w:val="22"/>
          <w:szCs w:val="22"/>
          <w:u w:val="single"/>
        </w:rPr>
      </w:pPr>
      <w:r w:rsidRPr="00477217">
        <w:rPr>
          <w:rFonts w:asciiTheme="minorHAnsi" w:hAnsiTheme="minorHAnsi" w:cstheme="minorHAnsi"/>
          <w:b/>
          <w:sz w:val="22"/>
          <w:szCs w:val="22"/>
          <w:u w:val="single"/>
        </w:rPr>
        <w:t>Acknowledgments</w:t>
      </w:r>
    </w:p>
    <w:p w14:paraId="2FCE735F" w14:textId="74B4EE18" w:rsidR="007176C7" w:rsidRPr="00313E5E" w:rsidRDefault="003A3ECD" w:rsidP="00152CA5">
      <w:pPr>
        <w:spacing w:line="480" w:lineRule="auto"/>
        <w:rPr>
          <w:rFonts w:cstheme="minorHAnsi"/>
        </w:rPr>
      </w:pPr>
      <w:r w:rsidRPr="007176C7">
        <w:rPr>
          <w:rFonts w:cstheme="minorHAnsi"/>
        </w:rPr>
        <w:t xml:space="preserve">ALP and SK are funded by MSWA, The Michael J. Fox Foundation, Shake It Up Australia and </w:t>
      </w:r>
      <w:r w:rsidR="00C67C33" w:rsidRPr="007176C7">
        <w:rPr>
          <w:rFonts w:cstheme="minorHAnsi"/>
          <w:color w:val="000000"/>
        </w:rPr>
        <w:t>Perron Institute for Neurological and Translational Science</w:t>
      </w:r>
      <w:r w:rsidRPr="007176C7">
        <w:rPr>
          <w:rFonts w:cstheme="minorHAnsi"/>
        </w:rPr>
        <w:t xml:space="preserve">. </w:t>
      </w:r>
      <w:r w:rsidR="007176C7" w:rsidRPr="007176C7">
        <w:rPr>
          <w:rFonts w:cstheme="minorHAnsi"/>
          <w:lang w:val="en-US" w:eastAsia="en-GB"/>
        </w:rPr>
        <w:t>This work was supported by resources provided by the Pawsey Supercomputing Centre with funding from the Australian Government and the Government of Western Australia. Data used in the preparation of this article were obtained from the Parkinson’s Progression Markers Initiative (PPMI) database (</w:t>
      </w:r>
      <w:hyperlink r:id="rId18" w:history="1">
        <w:r w:rsidR="007176C7" w:rsidRPr="007176C7">
          <w:rPr>
            <w:rStyle w:val="Hyperlink"/>
            <w:rFonts w:cstheme="minorHAnsi"/>
            <w:lang w:val="en-US" w:eastAsia="en-GB"/>
          </w:rPr>
          <w:t>www.ppmi-info.org/data</w:t>
        </w:r>
      </w:hyperlink>
      <w:r w:rsidR="007176C7" w:rsidRPr="007176C7">
        <w:rPr>
          <w:rFonts w:cstheme="minorHAnsi"/>
          <w:lang w:val="en-US" w:eastAsia="en-GB"/>
        </w:rPr>
        <w:t xml:space="preserve">). For up-to-date information on the study, visit </w:t>
      </w:r>
      <w:hyperlink r:id="rId19" w:history="1">
        <w:r w:rsidR="007176C7" w:rsidRPr="007176C7">
          <w:rPr>
            <w:rStyle w:val="Hyperlink"/>
            <w:rFonts w:cstheme="minorHAnsi"/>
            <w:lang w:val="en-US" w:eastAsia="en-GB"/>
          </w:rPr>
          <w:t>www.ppmi-info.org</w:t>
        </w:r>
      </w:hyperlink>
      <w:r w:rsidR="007176C7" w:rsidRPr="007176C7">
        <w:rPr>
          <w:rFonts w:cstheme="minorHAnsi"/>
          <w:lang w:val="en-US" w:eastAsia="en-GB"/>
        </w:rPr>
        <w:t xml:space="preserve">. </w:t>
      </w:r>
      <w:r w:rsidR="007176C7" w:rsidRPr="007176C7">
        <w:rPr>
          <w:rFonts w:cstheme="minorHAnsi"/>
        </w:rPr>
        <w:t xml:space="preserve">PPMI – a public-private partnership – is </w:t>
      </w:r>
      <w:r w:rsidR="007176C7" w:rsidRPr="007176C7">
        <w:rPr>
          <w:rFonts w:cstheme="minorHAnsi"/>
        </w:rPr>
        <w:lastRenderedPageBreak/>
        <w:t>funded by the Michael J. Fox Foundation for Parkinson’s Research and funding partners, including</w:t>
      </w:r>
      <w:r w:rsidR="007176C7" w:rsidRPr="007176C7">
        <w:rPr>
          <w:rFonts w:cstheme="minorHAnsi"/>
          <w:lang w:val="en-US" w:eastAsia="en-GB"/>
        </w:rPr>
        <w:t xml:space="preserve"> Abbvie, Allergan, Amathus therapeutics, Avid Radiopharmaceuticals, Biogen Idec, Biolegend, Briston-Myers Squibb, Celgene, Denali, GE Healthcare, Genentech, GlaxoSmithKline, janssen neuroscience, Lilly, Lundbeck, Merck, Meso Scale Discovery, Pﬁzer, Piramal, Prevail Therapeutics, Roche, Sanofi Genzyme, Servier, Takeda, Teva, UCB, Verily and Voyager Therapeutics. </w:t>
      </w:r>
      <w:r w:rsidR="00313E5E" w:rsidRPr="00527776">
        <w:rPr>
          <w:rFonts w:cstheme="minorHAnsi"/>
          <w:color w:val="000000" w:themeColor="text1"/>
          <w:shd w:val="clear" w:color="auto" w:fill="FFFFFF"/>
        </w:rPr>
        <w:t>The Genotype-Tissue Expression (GTEx) Project was supported by the </w:t>
      </w:r>
      <w:hyperlink r:id="rId20" w:tgtFrame="_blank" w:history="1">
        <w:r w:rsidR="00313E5E" w:rsidRPr="00527776">
          <w:rPr>
            <w:rStyle w:val="Hyperlink"/>
            <w:rFonts w:cstheme="minorHAnsi"/>
            <w:color w:val="000000" w:themeColor="text1"/>
            <w:u w:val="none"/>
            <w:bdr w:val="none" w:sz="0" w:space="0" w:color="auto" w:frame="1"/>
            <w:shd w:val="clear" w:color="auto" w:fill="FFFFFF"/>
          </w:rPr>
          <w:t>Common Fund</w:t>
        </w:r>
      </w:hyperlink>
      <w:r w:rsidR="00313E5E" w:rsidRPr="00527776">
        <w:rPr>
          <w:rFonts w:cstheme="minorHAnsi"/>
          <w:color w:val="000000" w:themeColor="text1"/>
          <w:shd w:val="clear" w:color="auto" w:fill="FFFFFF"/>
        </w:rPr>
        <w:t> of the Office of the Director of the National Institutes of Health, and by NCI, NHGRI, NHLBI, NIDA, NIMH, and NINDS.</w:t>
      </w:r>
    </w:p>
    <w:p w14:paraId="554F6C82" w14:textId="77777777" w:rsidR="001F1BE5" w:rsidRPr="007176C7" w:rsidRDefault="001F1BE5" w:rsidP="001F1BE5">
      <w:pPr>
        <w:spacing w:line="480" w:lineRule="auto"/>
        <w:jc w:val="both"/>
        <w:rPr>
          <w:rFonts w:cstheme="minorHAnsi"/>
          <w:b/>
        </w:rPr>
      </w:pPr>
    </w:p>
    <w:p w14:paraId="6302945C" w14:textId="77777777" w:rsidR="001F1BE5" w:rsidRPr="00477217" w:rsidRDefault="001F1BE5" w:rsidP="001F1BE5">
      <w:pPr>
        <w:spacing w:line="480" w:lineRule="auto"/>
        <w:jc w:val="both"/>
        <w:rPr>
          <w:rFonts w:cstheme="minorHAnsi"/>
          <w:b/>
          <w:u w:val="single"/>
        </w:rPr>
      </w:pPr>
      <w:r w:rsidRPr="00477217">
        <w:rPr>
          <w:rFonts w:cstheme="minorHAnsi"/>
          <w:b/>
          <w:u w:val="single"/>
        </w:rPr>
        <w:t>Competing interests</w:t>
      </w:r>
    </w:p>
    <w:p w14:paraId="75028528" w14:textId="77777777" w:rsidR="001F1BE5" w:rsidRPr="007176C7" w:rsidRDefault="001F1BE5" w:rsidP="001F1BE5">
      <w:pPr>
        <w:spacing w:line="480" w:lineRule="auto"/>
        <w:jc w:val="both"/>
        <w:rPr>
          <w:rFonts w:cstheme="minorHAnsi"/>
        </w:rPr>
      </w:pPr>
      <w:r w:rsidRPr="007176C7">
        <w:rPr>
          <w:rFonts w:cstheme="minorHAnsi"/>
        </w:rPr>
        <w:t>The authors declare that they have no competing</w:t>
      </w:r>
      <w:r>
        <w:rPr>
          <w:rFonts w:cstheme="minorHAnsi"/>
        </w:rPr>
        <w:t xml:space="preserve"> financial or non-financial</w:t>
      </w:r>
      <w:r w:rsidRPr="007176C7">
        <w:rPr>
          <w:rFonts w:cstheme="minorHAnsi"/>
        </w:rPr>
        <w:t xml:space="preserve"> interests.</w:t>
      </w:r>
    </w:p>
    <w:p w14:paraId="7CBB3368" w14:textId="77777777" w:rsidR="001F1BE5" w:rsidRPr="007176C7" w:rsidRDefault="001F1BE5" w:rsidP="001F1BE5">
      <w:pPr>
        <w:pStyle w:val="MDPI62Acknowledgments"/>
        <w:spacing w:line="480" w:lineRule="auto"/>
        <w:rPr>
          <w:rFonts w:asciiTheme="minorHAnsi" w:hAnsiTheme="minorHAnsi" w:cstheme="minorHAnsi"/>
          <w:sz w:val="22"/>
          <w:szCs w:val="22"/>
        </w:rPr>
      </w:pPr>
    </w:p>
    <w:p w14:paraId="34B021EE" w14:textId="77777777" w:rsidR="001F1BE5" w:rsidRPr="00477217" w:rsidRDefault="001F1BE5" w:rsidP="001F1BE5">
      <w:pPr>
        <w:pStyle w:val="MDPI62Acknowledgments"/>
        <w:spacing w:line="480" w:lineRule="auto"/>
        <w:rPr>
          <w:rFonts w:asciiTheme="minorHAnsi" w:hAnsiTheme="minorHAnsi" w:cstheme="minorHAnsi"/>
          <w:b/>
          <w:sz w:val="22"/>
          <w:szCs w:val="22"/>
          <w:u w:val="single"/>
        </w:rPr>
      </w:pPr>
      <w:r w:rsidRPr="00477217">
        <w:rPr>
          <w:rFonts w:asciiTheme="minorHAnsi" w:hAnsiTheme="minorHAnsi" w:cstheme="minorHAnsi"/>
          <w:b/>
          <w:sz w:val="22"/>
          <w:szCs w:val="22"/>
          <w:u w:val="single"/>
        </w:rPr>
        <w:t>Author Contributions</w:t>
      </w:r>
    </w:p>
    <w:p w14:paraId="641278C2" w14:textId="77777777" w:rsidR="001F1BE5" w:rsidRPr="007176C7" w:rsidRDefault="001F1BE5" w:rsidP="001F1BE5">
      <w:pPr>
        <w:spacing w:line="480" w:lineRule="auto"/>
        <w:rPr>
          <w:rFonts w:cstheme="minorHAnsi"/>
        </w:rPr>
      </w:pPr>
      <w:r w:rsidRPr="007176C7">
        <w:rPr>
          <w:rFonts w:cstheme="minorHAnsi"/>
        </w:rPr>
        <w:t>ALP and SK devised the study, performed the data analysis and generated figures for the manuscript. Data interpretation was completed by ALP, VJB, JPQ and SK. ALP and SK wrote the original draft of the manuscript with review and editing by VJB and JPQ.</w:t>
      </w:r>
      <w:r>
        <w:rPr>
          <w:rFonts w:cstheme="minorHAnsi"/>
        </w:rPr>
        <w:t xml:space="preserve"> </w:t>
      </w:r>
      <w:r>
        <w:rPr>
          <w:lang w:eastAsia="en-GB"/>
        </w:rPr>
        <w:t>All authors read and approved the final manuscript.</w:t>
      </w:r>
    </w:p>
    <w:p w14:paraId="11E75B28" w14:textId="77777777" w:rsidR="001F1BE5" w:rsidRPr="007176C7" w:rsidRDefault="001F1BE5" w:rsidP="00152CA5">
      <w:pPr>
        <w:spacing w:line="480" w:lineRule="auto"/>
        <w:rPr>
          <w:rFonts w:cstheme="minorHAnsi"/>
          <w:color w:val="000000" w:themeColor="text1"/>
        </w:rPr>
        <w:sectPr w:rsidR="001F1BE5" w:rsidRPr="007176C7" w:rsidSect="007936E1">
          <w:footerReference w:type="default" r:id="rId21"/>
          <w:pgSz w:w="11906" w:h="16838"/>
          <w:pgMar w:top="1440" w:right="1440" w:bottom="1440" w:left="1440" w:header="708" w:footer="708" w:gutter="0"/>
          <w:lnNumType w:countBy="1" w:restart="continuous"/>
          <w:cols w:space="708"/>
          <w:docGrid w:linePitch="360"/>
        </w:sectPr>
      </w:pPr>
    </w:p>
    <w:p w14:paraId="34C46021" w14:textId="0BC1BE49" w:rsidR="005A7E4B" w:rsidRPr="00477217" w:rsidRDefault="00E02856" w:rsidP="00152CA5">
      <w:pPr>
        <w:spacing w:line="480" w:lineRule="auto"/>
        <w:rPr>
          <w:rFonts w:cstheme="minorHAnsi"/>
          <w:b/>
          <w:u w:val="single"/>
        </w:rPr>
      </w:pPr>
      <w:r w:rsidRPr="00477217">
        <w:rPr>
          <w:rFonts w:cstheme="minorHAnsi"/>
          <w:b/>
          <w:u w:val="single"/>
        </w:rPr>
        <w:lastRenderedPageBreak/>
        <w:t>References</w:t>
      </w:r>
    </w:p>
    <w:p w14:paraId="5D5622E8" w14:textId="77777777" w:rsidR="001F1BE5" w:rsidRPr="001F1BE5" w:rsidRDefault="005A7E4B" w:rsidP="001F1BE5">
      <w:pPr>
        <w:pStyle w:val="EndNoteBibliography"/>
        <w:spacing w:after="0"/>
        <w:ind w:left="720" w:hanging="720"/>
      </w:pPr>
      <w:r w:rsidRPr="007176C7">
        <w:rPr>
          <w:rFonts w:asciiTheme="minorHAnsi" w:hAnsiTheme="minorHAnsi" w:cstheme="minorHAnsi"/>
          <w:b/>
          <w:lang w:val="en-GB"/>
        </w:rPr>
        <w:fldChar w:fldCharType="begin"/>
      </w:r>
      <w:r w:rsidRPr="007176C7">
        <w:rPr>
          <w:rFonts w:asciiTheme="minorHAnsi" w:hAnsiTheme="minorHAnsi" w:cstheme="minorHAnsi"/>
          <w:b/>
          <w:lang w:val="en-GB"/>
        </w:rPr>
        <w:instrText xml:space="preserve"> ADDIN EN.REFLIST </w:instrText>
      </w:r>
      <w:r w:rsidRPr="007176C7">
        <w:rPr>
          <w:rFonts w:asciiTheme="minorHAnsi" w:hAnsiTheme="minorHAnsi" w:cstheme="minorHAnsi"/>
          <w:b/>
          <w:lang w:val="en-GB"/>
        </w:rPr>
        <w:fldChar w:fldCharType="separate"/>
      </w:r>
      <w:r w:rsidR="001F1BE5" w:rsidRPr="001F1BE5">
        <w:t>1</w:t>
      </w:r>
      <w:r w:rsidR="001F1BE5" w:rsidRPr="001F1BE5">
        <w:tab/>
        <w:t xml:space="preserve">Tysnes, O. B. &amp; Storstein, A. Epidemiology of Parkinson's disease. </w:t>
      </w:r>
      <w:r w:rsidR="001F1BE5" w:rsidRPr="001F1BE5">
        <w:rPr>
          <w:i/>
        </w:rPr>
        <w:t>J Neural Transm (Vienna)</w:t>
      </w:r>
      <w:r w:rsidR="001F1BE5" w:rsidRPr="001F1BE5">
        <w:t xml:space="preserve"> </w:t>
      </w:r>
      <w:r w:rsidR="001F1BE5" w:rsidRPr="001F1BE5">
        <w:rPr>
          <w:b/>
        </w:rPr>
        <w:t>124</w:t>
      </w:r>
      <w:r w:rsidR="001F1BE5" w:rsidRPr="001F1BE5">
        <w:t>, 901-905, doi:10.1007/s00702-017-1686-y (2017).</w:t>
      </w:r>
    </w:p>
    <w:p w14:paraId="2C9C4CFC" w14:textId="77777777" w:rsidR="001F1BE5" w:rsidRPr="001F1BE5" w:rsidRDefault="001F1BE5" w:rsidP="001F1BE5">
      <w:pPr>
        <w:pStyle w:val="EndNoteBibliography"/>
        <w:spacing w:after="0"/>
        <w:ind w:left="720" w:hanging="720"/>
      </w:pPr>
      <w:r w:rsidRPr="001F1BE5">
        <w:t>2</w:t>
      </w:r>
      <w:r w:rsidRPr="001F1BE5">
        <w:tab/>
        <w:t xml:space="preserve">Shulman, J. M., De Jager, P. L. &amp; Feany, M. B. Parkinson's disease: genetics and pathogenesis. </w:t>
      </w:r>
      <w:r w:rsidRPr="001F1BE5">
        <w:rPr>
          <w:i/>
        </w:rPr>
        <w:t>Annu Rev Pathol</w:t>
      </w:r>
      <w:r w:rsidRPr="001F1BE5">
        <w:t xml:space="preserve"> </w:t>
      </w:r>
      <w:r w:rsidRPr="001F1BE5">
        <w:rPr>
          <w:b/>
        </w:rPr>
        <w:t>6</w:t>
      </w:r>
      <w:r w:rsidRPr="001F1BE5">
        <w:t>, 193-222, doi:10.1146/annurev-pathol-011110-130242 (2011).</w:t>
      </w:r>
    </w:p>
    <w:p w14:paraId="1DEE24A8" w14:textId="77777777" w:rsidR="001F1BE5" w:rsidRPr="001F1BE5" w:rsidRDefault="001F1BE5" w:rsidP="001F1BE5">
      <w:pPr>
        <w:pStyle w:val="EndNoteBibliography"/>
        <w:spacing w:after="0"/>
        <w:ind w:left="720" w:hanging="720"/>
      </w:pPr>
      <w:r w:rsidRPr="001F1BE5">
        <w:t>3</w:t>
      </w:r>
      <w:r w:rsidRPr="001F1BE5">
        <w:tab/>
        <w:t xml:space="preserve">Singleton, A. &amp; Hardy, J. Progress in the genetic analysis of Parkinson's disease. </w:t>
      </w:r>
      <w:r w:rsidRPr="001F1BE5">
        <w:rPr>
          <w:i/>
        </w:rPr>
        <w:t>Hum Mol Genet</w:t>
      </w:r>
      <w:r w:rsidRPr="001F1BE5">
        <w:t xml:space="preserve"> </w:t>
      </w:r>
      <w:r w:rsidRPr="001F1BE5">
        <w:rPr>
          <w:b/>
        </w:rPr>
        <w:t>28</w:t>
      </w:r>
      <w:r w:rsidRPr="001F1BE5">
        <w:t>, R215-R218, doi:10.1093/hmg/ddz183 (2019).</w:t>
      </w:r>
    </w:p>
    <w:p w14:paraId="7CDA4CF0" w14:textId="77777777" w:rsidR="001F1BE5" w:rsidRPr="001F1BE5" w:rsidRDefault="001F1BE5" w:rsidP="001F1BE5">
      <w:pPr>
        <w:pStyle w:val="EndNoteBibliography"/>
        <w:spacing w:after="0"/>
        <w:ind w:left="720" w:hanging="720"/>
      </w:pPr>
      <w:r w:rsidRPr="001F1BE5">
        <w:t>4</w:t>
      </w:r>
      <w:r w:rsidRPr="001F1BE5">
        <w:tab/>
        <w:t>Billingsley, K. J.</w:t>
      </w:r>
      <w:r w:rsidRPr="001F1BE5">
        <w:rPr>
          <w:i/>
        </w:rPr>
        <w:t xml:space="preserve"> et al.</w:t>
      </w:r>
      <w:r w:rsidRPr="001F1BE5">
        <w:t xml:space="preserve"> Mitochondria function associated genes contribute to Parkinson's Disease risk and later age at onset. </w:t>
      </w:r>
      <w:r w:rsidRPr="001F1BE5">
        <w:rPr>
          <w:i/>
        </w:rPr>
        <w:t>NPJ Parkinsons Dis</w:t>
      </w:r>
      <w:r w:rsidRPr="001F1BE5">
        <w:t xml:space="preserve"> </w:t>
      </w:r>
      <w:r w:rsidRPr="001F1BE5">
        <w:rPr>
          <w:b/>
        </w:rPr>
        <w:t>5</w:t>
      </w:r>
      <w:r w:rsidRPr="001F1BE5">
        <w:t>, 8, doi:10.1038/s41531-019-0080-x (2019).</w:t>
      </w:r>
    </w:p>
    <w:p w14:paraId="5FADB472" w14:textId="77777777" w:rsidR="001F1BE5" w:rsidRPr="001F1BE5" w:rsidRDefault="001F1BE5" w:rsidP="001F1BE5">
      <w:pPr>
        <w:pStyle w:val="EndNoteBibliography"/>
        <w:spacing w:after="0"/>
        <w:ind w:left="720" w:hanging="720"/>
      </w:pPr>
      <w:r w:rsidRPr="001F1BE5">
        <w:t>5</w:t>
      </w:r>
      <w:r w:rsidRPr="001F1BE5">
        <w:tab/>
        <w:t xml:space="preserve">Hernandez, D. G., Reed, X. &amp; Singleton, A. B. Genetics in Parkinson disease: Mendelian versus non-Mendelian inheritance. </w:t>
      </w:r>
      <w:r w:rsidRPr="001F1BE5">
        <w:rPr>
          <w:i/>
        </w:rPr>
        <w:t>J Neurochem</w:t>
      </w:r>
      <w:r w:rsidRPr="001F1BE5">
        <w:t xml:space="preserve"> </w:t>
      </w:r>
      <w:r w:rsidRPr="001F1BE5">
        <w:rPr>
          <w:b/>
        </w:rPr>
        <w:t>139 Suppl 1</w:t>
      </w:r>
      <w:r w:rsidRPr="001F1BE5">
        <w:t>, 59-74, doi:10.1111/jnc.13593 (2016).</w:t>
      </w:r>
    </w:p>
    <w:p w14:paraId="730B75D2" w14:textId="77777777" w:rsidR="001F1BE5" w:rsidRPr="001F1BE5" w:rsidRDefault="001F1BE5" w:rsidP="001F1BE5">
      <w:pPr>
        <w:pStyle w:val="EndNoteBibliography"/>
        <w:spacing w:after="0"/>
        <w:ind w:left="720" w:hanging="720"/>
      </w:pPr>
      <w:r w:rsidRPr="001F1BE5">
        <w:t>6</w:t>
      </w:r>
      <w:r w:rsidRPr="001F1BE5">
        <w:tab/>
        <w:t>Nalls, M. A.</w:t>
      </w:r>
      <w:r w:rsidRPr="001F1BE5">
        <w:rPr>
          <w:i/>
        </w:rPr>
        <w:t xml:space="preserve"> et al.</w:t>
      </w:r>
      <w:r w:rsidRPr="001F1BE5">
        <w:t xml:space="preserve"> Identification of novel risk loci, causal insights, and heritable risk for Parkinson's disease: a meta-analysis of genome-wide association studies. </w:t>
      </w:r>
      <w:r w:rsidRPr="001F1BE5">
        <w:rPr>
          <w:i/>
        </w:rPr>
        <w:t>Lancet Neurol</w:t>
      </w:r>
      <w:r w:rsidRPr="001F1BE5">
        <w:t xml:space="preserve"> </w:t>
      </w:r>
      <w:r w:rsidRPr="001F1BE5">
        <w:rPr>
          <w:b/>
        </w:rPr>
        <w:t>18</w:t>
      </w:r>
      <w:r w:rsidRPr="001F1BE5">
        <w:t>, 1091-1102, doi:10.1016/S1474-4422(19)30320-5 (2019).</w:t>
      </w:r>
    </w:p>
    <w:p w14:paraId="26915E74" w14:textId="77777777" w:rsidR="001F1BE5" w:rsidRPr="001F1BE5" w:rsidRDefault="001F1BE5" w:rsidP="001F1BE5">
      <w:pPr>
        <w:pStyle w:val="EndNoteBibliography"/>
        <w:spacing w:after="0"/>
        <w:ind w:left="720" w:hanging="720"/>
      </w:pPr>
      <w:r w:rsidRPr="001F1BE5">
        <w:t>7</w:t>
      </w:r>
      <w:r w:rsidRPr="001F1BE5">
        <w:tab/>
        <w:t xml:space="preserve">Blauwendraat, C., Nalls, M. A. &amp; Singleton, A. B. The genetic architecture of Parkinson's disease. </w:t>
      </w:r>
      <w:r w:rsidRPr="001F1BE5">
        <w:rPr>
          <w:i/>
        </w:rPr>
        <w:t>Lancet Neurol</w:t>
      </w:r>
      <w:r w:rsidRPr="001F1BE5">
        <w:t xml:space="preserve"> </w:t>
      </w:r>
      <w:r w:rsidRPr="001F1BE5">
        <w:rPr>
          <w:b/>
        </w:rPr>
        <w:t>19</w:t>
      </w:r>
      <w:r w:rsidRPr="001F1BE5">
        <w:t>, 170-178, doi:10.1016/S1474-4422(19)30287-X (2020).</w:t>
      </w:r>
    </w:p>
    <w:p w14:paraId="6ACF239C" w14:textId="77777777" w:rsidR="001F1BE5" w:rsidRPr="001F1BE5" w:rsidRDefault="001F1BE5" w:rsidP="001F1BE5">
      <w:pPr>
        <w:pStyle w:val="EndNoteBibliography"/>
        <w:spacing w:after="0"/>
        <w:ind w:left="720" w:hanging="720"/>
      </w:pPr>
      <w:r w:rsidRPr="001F1BE5">
        <w:t>8</w:t>
      </w:r>
      <w:r w:rsidRPr="001F1BE5">
        <w:tab/>
        <w:t xml:space="preserve">Savage, A. L., Bubb, V. J., Breen, G. &amp; Quinn, J. P. Characterisation of the potential function of SVA retrotransposons to modulate gene expression patterns. </w:t>
      </w:r>
      <w:r w:rsidRPr="001F1BE5">
        <w:rPr>
          <w:i/>
        </w:rPr>
        <w:t>BMC Evol Biol</w:t>
      </w:r>
      <w:r w:rsidRPr="001F1BE5">
        <w:t xml:space="preserve"> </w:t>
      </w:r>
      <w:r w:rsidRPr="001F1BE5">
        <w:rPr>
          <w:b/>
        </w:rPr>
        <w:t>13</w:t>
      </w:r>
      <w:r w:rsidRPr="001F1BE5">
        <w:t>, 101, doi:10.1186/1471-2148-13-101 (2013).</w:t>
      </w:r>
    </w:p>
    <w:p w14:paraId="5584BEEA" w14:textId="77777777" w:rsidR="001F1BE5" w:rsidRPr="001F1BE5" w:rsidRDefault="001F1BE5" w:rsidP="001F1BE5">
      <w:pPr>
        <w:pStyle w:val="EndNoteBibliography"/>
        <w:spacing w:after="0"/>
        <w:ind w:left="720" w:hanging="720"/>
      </w:pPr>
      <w:r w:rsidRPr="001F1BE5">
        <w:t>9</w:t>
      </w:r>
      <w:r w:rsidRPr="001F1BE5">
        <w:tab/>
        <w:t>Wang, H.</w:t>
      </w:r>
      <w:r w:rsidRPr="001F1BE5">
        <w:rPr>
          <w:i/>
        </w:rPr>
        <w:t xml:space="preserve"> et al.</w:t>
      </w:r>
      <w:r w:rsidRPr="001F1BE5">
        <w:t xml:space="preserve"> SVA elements: a hominid-specific retroposon family. </w:t>
      </w:r>
      <w:r w:rsidRPr="001F1BE5">
        <w:rPr>
          <w:i/>
        </w:rPr>
        <w:t>J Mol Biol</w:t>
      </w:r>
      <w:r w:rsidRPr="001F1BE5">
        <w:t xml:space="preserve"> </w:t>
      </w:r>
      <w:r w:rsidRPr="001F1BE5">
        <w:rPr>
          <w:b/>
        </w:rPr>
        <w:t>354</w:t>
      </w:r>
      <w:r w:rsidRPr="001F1BE5">
        <w:t>, 994-1007, doi:10.1016/j.jmb.2005.09.085 (2005).</w:t>
      </w:r>
    </w:p>
    <w:p w14:paraId="03F816A8" w14:textId="77777777" w:rsidR="001F1BE5" w:rsidRPr="001F1BE5" w:rsidRDefault="001F1BE5" w:rsidP="001F1BE5">
      <w:pPr>
        <w:pStyle w:val="EndNoteBibliography"/>
        <w:spacing w:after="0"/>
        <w:ind w:left="720" w:hanging="720"/>
      </w:pPr>
      <w:r w:rsidRPr="001F1BE5">
        <w:t>10</w:t>
      </w:r>
      <w:r w:rsidRPr="001F1BE5">
        <w:tab/>
        <w:t>Damert, A.</w:t>
      </w:r>
      <w:r w:rsidRPr="001F1BE5">
        <w:rPr>
          <w:i/>
        </w:rPr>
        <w:t xml:space="preserve"> et al.</w:t>
      </w:r>
      <w:r w:rsidRPr="001F1BE5">
        <w:t xml:space="preserve"> 5'-Transducing SVA retrotransposon groups spread efficiently throughout the human genome. </w:t>
      </w:r>
      <w:r w:rsidRPr="001F1BE5">
        <w:rPr>
          <w:i/>
        </w:rPr>
        <w:t>Genome Res</w:t>
      </w:r>
      <w:r w:rsidRPr="001F1BE5">
        <w:t xml:space="preserve"> </w:t>
      </w:r>
      <w:r w:rsidRPr="001F1BE5">
        <w:rPr>
          <w:b/>
        </w:rPr>
        <w:t>19</w:t>
      </w:r>
      <w:r w:rsidRPr="001F1BE5">
        <w:t>, 1992-2008, doi:10.1101/gr.093435.109 (2009).</w:t>
      </w:r>
    </w:p>
    <w:p w14:paraId="19738564" w14:textId="77777777" w:rsidR="001F1BE5" w:rsidRPr="001F1BE5" w:rsidRDefault="001F1BE5" w:rsidP="001F1BE5">
      <w:pPr>
        <w:pStyle w:val="EndNoteBibliography"/>
        <w:spacing w:after="0"/>
        <w:ind w:left="720" w:hanging="720"/>
      </w:pPr>
      <w:r w:rsidRPr="001F1BE5">
        <w:t>11</w:t>
      </w:r>
      <w:r w:rsidRPr="001F1BE5">
        <w:tab/>
        <w:t xml:space="preserve">Hancks, D. C., Goodier, J. L., Mandal, P. K., Cheung, L. E. &amp; Kazazian, H. H., Jr. Retrotransposition of marked SVA elements by human L1s in cultured cells. </w:t>
      </w:r>
      <w:r w:rsidRPr="001F1BE5">
        <w:rPr>
          <w:i/>
        </w:rPr>
        <w:t>Hum Mol Genet</w:t>
      </w:r>
      <w:r w:rsidRPr="001F1BE5">
        <w:t xml:space="preserve"> </w:t>
      </w:r>
      <w:r w:rsidRPr="001F1BE5">
        <w:rPr>
          <w:b/>
        </w:rPr>
        <w:t>20</w:t>
      </w:r>
      <w:r w:rsidRPr="001F1BE5">
        <w:t>, 3386-3400, doi:10.1093/hmg/ddr245 (2011).</w:t>
      </w:r>
    </w:p>
    <w:p w14:paraId="5F4AD3D4" w14:textId="77777777" w:rsidR="001F1BE5" w:rsidRPr="001F1BE5" w:rsidRDefault="001F1BE5" w:rsidP="001F1BE5">
      <w:pPr>
        <w:pStyle w:val="EndNoteBibliography"/>
        <w:spacing w:after="0"/>
        <w:ind w:left="720" w:hanging="720"/>
      </w:pPr>
      <w:r w:rsidRPr="001F1BE5">
        <w:t>12</w:t>
      </w:r>
      <w:r w:rsidRPr="001F1BE5">
        <w:tab/>
        <w:t xml:space="preserve">Liang, P. &amp; Tang, W. Database documentation of retrotransposon insertion polymorphisms. </w:t>
      </w:r>
      <w:r w:rsidRPr="001F1BE5">
        <w:rPr>
          <w:i/>
        </w:rPr>
        <w:t>Front Biosci (Elite Ed)</w:t>
      </w:r>
      <w:r w:rsidRPr="001F1BE5">
        <w:t xml:space="preserve"> </w:t>
      </w:r>
      <w:r w:rsidRPr="001F1BE5">
        <w:rPr>
          <w:b/>
        </w:rPr>
        <w:t>4</w:t>
      </w:r>
      <w:r w:rsidRPr="001F1BE5">
        <w:t>, 1542-1555, doi:10.2741/479 (2012).</w:t>
      </w:r>
    </w:p>
    <w:p w14:paraId="40FB0351" w14:textId="77777777" w:rsidR="001F1BE5" w:rsidRPr="001F1BE5" w:rsidRDefault="001F1BE5" w:rsidP="001F1BE5">
      <w:pPr>
        <w:pStyle w:val="EndNoteBibliography"/>
        <w:spacing w:after="0"/>
        <w:ind w:left="720" w:hanging="720"/>
      </w:pPr>
      <w:r w:rsidRPr="001F1BE5">
        <w:t>13</w:t>
      </w:r>
      <w:r w:rsidRPr="001F1BE5">
        <w:tab/>
        <w:t>Wang, J.</w:t>
      </w:r>
      <w:r w:rsidRPr="001F1BE5">
        <w:rPr>
          <w:i/>
        </w:rPr>
        <w:t xml:space="preserve"> et al.</w:t>
      </w:r>
      <w:r w:rsidRPr="001F1BE5">
        <w:t xml:space="preserve"> dbRIP: a highly integrated database of retrotransposon insertion polymorphisms in humans. </w:t>
      </w:r>
      <w:r w:rsidRPr="001F1BE5">
        <w:rPr>
          <w:i/>
        </w:rPr>
        <w:t>Hum Mutat</w:t>
      </w:r>
      <w:r w:rsidRPr="001F1BE5">
        <w:t xml:space="preserve"> </w:t>
      </w:r>
      <w:r w:rsidRPr="001F1BE5">
        <w:rPr>
          <w:b/>
        </w:rPr>
        <w:t>27</w:t>
      </w:r>
      <w:r w:rsidRPr="001F1BE5">
        <w:t>, 323-329, doi:10.1002/humu.20307 (2006).</w:t>
      </w:r>
    </w:p>
    <w:p w14:paraId="3ADA53D3" w14:textId="77777777" w:rsidR="001F1BE5" w:rsidRPr="001F1BE5" w:rsidRDefault="001F1BE5" w:rsidP="001F1BE5">
      <w:pPr>
        <w:pStyle w:val="EndNoteBibliography"/>
        <w:spacing w:after="0"/>
        <w:ind w:left="720" w:hanging="720"/>
      </w:pPr>
      <w:r w:rsidRPr="001F1BE5">
        <w:t>14</w:t>
      </w:r>
      <w:r w:rsidRPr="001F1BE5">
        <w:tab/>
        <w:t xml:space="preserve">Hancks, D. C. &amp; Kazazian, H. H., Jr. Roles for retrotransposon insertions in human disease. </w:t>
      </w:r>
      <w:r w:rsidRPr="001F1BE5">
        <w:rPr>
          <w:i/>
        </w:rPr>
        <w:t>Mob DNA</w:t>
      </w:r>
      <w:r w:rsidRPr="001F1BE5">
        <w:t xml:space="preserve"> </w:t>
      </w:r>
      <w:r w:rsidRPr="001F1BE5">
        <w:rPr>
          <w:b/>
        </w:rPr>
        <w:t>7</w:t>
      </w:r>
      <w:r w:rsidRPr="001F1BE5">
        <w:t>, 9, doi:10.1186/s13100-016-0065-9 (2016).</w:t>
      </w:r>
    </w:p>
    <w:p w14:paraId="2BEC8B9F" w14:textId="77777777" w:rsidR="001F1BE5" w:rsidRPr="001F1BE5" w:rsidRDefault="001F1BE5" w:rsidP="001F1BE5">
      <w:pPr>
        <w:pStyle w:val="EndNoteBibliography"/>
        <w:spacing w:after="0"/>
        <w:ind w:left="720" w:hanging="720"/>
      </w:pPr>
      <w:r w:rsidRPr="001F1BE5">
        <w:t>15</w:t>
      </w:r>
      <w:r w:rsidRPr="001F1BE5">
        <w:tab/>
        <w:t>Delvallee, C.</w:t>
      </w:r>
      <w:r w:rsidRPr="001F1BE5">
        <w:rPr>
          <w:i/>
        </w:rPr>
        <w:t xml:space="preserve"> et al.</w:t>
      </w:r>
      <w:r w:rsidRPr="001F1BE5">
        <w:t xml:space="preserve"> A BBS1 SVA F retrotransposon insertion is a frequent cause of Bardet-Biedl syndrome. </w:t>
      </w:r>
      <w:r w:rsidRPr="001F1BE5">
        <w:rPr>
          <w:i/>
        </w:rPr>
        <w:t>Clin Genet</w:t>
      </w:r>
      <w:r w:rsidRPr="001F1BE5">
        <w:t>, doi:10.1111/cge.13878 (2020).</w:t>
      </w:r>
    </w:p>
    <w:p w14:paraId="3AB6E190" w14:textId="77777777" w:rsidR="001F1BE5" w:rsidRPr="001F1BE5" w:rsidRDefault="001F1BE5" w:rsidP="001F1BE5">
      <w:pPr>
        <w:pStyle w:val="EndNoteBibliography"/>
        <w:spacing w:after="0"/>
        <w:ind w:left="720" w:hanging="720"/>
      </w:pPr>
      <w:r w:rsidRPr="001F1BE5">
        <w:t>16</w:t>
      </w:r>
      <w:r w:rsidRPr="001F1BE5">
        <w:tab/>
        <w:t>Yamamoto, G.</w:t>
      </w:r>
      <w:r w:rsidRPr="001F1BE5">
        <w:rPr>
          <w:i/>
        </w:rPr>
        <w:t xml:space="preserve"> et al.</w:t>
      </w:r>
      <w:r w:rsidRPr="001F1BE5">
        <w:t xml:space="preserve"> SVA retrotransposon insertion in exon of MMR genes results in aberrant RNA splicing and causes Lynch syndrome. </w:t>
      </w:r>
      <w:r w:rsidRPr="001F1BE5">
        <w:rPr>
          <w:i/>
        </w:rPr>
        <w:t>Eur J Hum Genet</w:t>
      </w:r>
      <w:r w:rsidRPr="001F1BE5">
        <w:t>, doi:10.1038/s41431-020-00779-5 (2020).</w:t>
      </w:r>
    </w:p>
    <w:p w14:paraId="703FE248" w14:textId="77777777" w:rsidR="001F1BE5" w:rsidRPr="001F1BE5" w:rsidRDefault="001F1BE5" w:rsidP="001F1BE5">
      <w:pPr>
        <w:pStyle w:val="EndNoteBibliography"/>
        <w:spacing w:after="0"/>
        <w:ind w:left="720" w:hanging="720"/>
      </w:pPr>
      <w:r w:rsidRPr="001F1BE5">
        <w:t>17</w:t>
      </w:r>
      <w:r w:rsidRPr="001F1BE5">
        <w:tab/>
        <w:t>Aneichyk, T.</w:t>
      </w:r>
      <w:r w:rsidRPr="001F1BE5">
        <w:rPr>
          <w:i/>
        </w:rPr>
        <w:t xml:space="preserve"> et al.</w:t>
      </w:r>
      <w:r w:rsidRPr="001F1BE5">
        <w:t xml:space="preserve"> Dissecting the Causal Mechanism of X-Linked Dystonia-Parkinsonism by Integrating Genome and Transcriptome Assembly. </w:t>
      </w:r>
      <w:r w:rsidRPr="001F1BE5">
        <w:rPr>
          <w:i/>
        </w:rPr>
        <w:t>Cell</w:t>
      </w:r>
      <w:r w:rsidRPr="001F1BE5">
        <w:t xml:space="preserve"> </w:t>
      </w:r>
      <w:r w:rsidRPr="001F1BE5">
        <w:rPr>
          <w:b/>
        </w:rPr>
        <w:t>172</w:t>
      </w:r>
      <w:r w:rsidRPr="001F1BE5">
        <w:t>, 897-909 e821, doi:10.1016/j.cell.2018.02.011 (2018).</w:t>
      </w:r>
    </w:p>
    <w:p w14:paraId="787363E6" w14:textId="77777777" w:rsidR="001F1BE5" w:rsidRPr="001F1BE5" w:rsidRDefault="001F1BE5" w:rsidP="001F1BE5">
      <w:pPr>
        <w:pStyle w:val="EndNoteBibliography"/>
        <w:spacing w:after="0"/>
        <w:ind w:left="720" w:hanging="720"/>
      </w:pPr>
      <w:r w:rsidRPr="001F1BE5">
        <w:t>18</w:t>
      </w:r>
      <w:r w:rsidRPr="001F1BE5">
        <w:tab/>
        <w:t xml:space="preserve">Wang, L., Rishishwar, L., Marino-Ramirez, L. &amp; Jordan, I. K. Human population-specific gene expression and transcriptional network modification with polymorphic transposable elements. </w:t>
      </w:r>
      <w:r w:rsidRPr="001F1BE5">
        <w:rPr>
          <w:i/>
        </w:rPr>
        <w:t>Nucleic Acids Res</w:t>
      </w:r>
      <w:r w:rsidRPr="001F1BE5">
        <w:t xml:space="preserve"> </w:t>
      </w:r>
      <w:r w:rsidRPr="001F1BE5">
        <w:rPr>
          <w:b/>
        </w:rPr>
        <w:t>45</w:t>
      </w:r>
      <w:r w:rsidRPr="001F1BE5">
        <w:t>, 2318-2328, doi:10.1093/nar/gkw1286 (2017).</w:t>
      </w:r>
    </w:p>
    <w:p w14:paraId="71D19ACC" w14:textId="77777777" w:rsidR="001F1BE5" w:rsidRPr="001F1BE5" w:rsidRDefault="001F1BE5" w:rsidP="001F1BE5">
      <w:pPr>
        <w:pStyle w:val="EndNoteBibliography"/>
        <w:spacing w:after="0"/>
        <w:ind w:left="720" w:hanging="720"/>
      </w:pPr>
      <w:r w:rsidRPr="001F1BE5">
        <w:t>19</w:t>
      </w:r>
      <w:r w:rsidRPr="001F1BE5">
        <w:tab/>
        <w:t xml:space="preserve">Wang, L., Norris, E. T. &amp; Jordan, I. K. Human Retrotransposon Insertion Polymorphisms Are Associated with Health and Disease via Gene Regulatory Phenotypes. </w:t>
      </w:r>
      <w:r w:rsidRPr="001F1BE5">
        <w:rPr>
          <w:i/>
        </w:rPr>
        <w:t>Front Microbiol</w:t>
      </w:r>
      <w:r w:rsidRPr="001F1BE5">
        <w:t xml:space="preserve"> </w:t>
      </w:r>
      <w:r w:rsidRPr="001F1BE5">
        <w:rPr>
          <w:b/>
        </w:rPr>
        <w:t>8</w:t>
      </w:r>
      <w:r w:rsidRPr="001F1BE5">
        <w:t>, 1418, doi:10.3389/fmicb.2017.01418 (2017).</w:t>
      </w:r>
    </w:p>
    <w:p w14:paraId="6FE946C0" w14:textId="77777777" w:rsidR="001F1BE5" w:rsidRPr="001F1BE5" w:rsidRDefault="001F1BE5" w:rsidP="001F1BE5">
      <w:pPr>
        <w:pStyle w:val="EndNoteBibliography"/>
        <w:spacing w:after="0"/>
        <w:ind w:left="720" w:hanging="720"/>
      </w:pPr>
      <w:r w:rsidRPr="001F1BE5">
        <w:t>20</w:t>
      </w:r>
      <w:r w:rsidRPr="001F1BE5">
        <w:tab/>
        <w:t xml:space="preserve">Parkinson Progression Marker, I. The Parkinson Progression Marker Initiative (PPMI). </w:t>
      </w:r>
      <w:r w:rsidRPr="001F1BE5">
        <w:rPr>
          <w:i/>
        </w:rPr>
        <w:t>Prog Neurobiol</w:t>
      </w:r>
      <w:r w:rsidRPr="001F1BE5">
        <w:t xml:space="preserve"> </w:t>
      </w:r>
      <w:r w:rsidRPr="001F1BE5">
        <w:rPr>
          <w:b/>
        </w:rPr>
        <w:t>95</w:t>
      </w:r>
      <w:r w:rsidRPr="001F1BE5">
        <w:t>, 629-635, doi:10.1016/j.pneurobio.2011.09.005 (2011).</w:t>
      </w:r>
    </w:p>
    <w:p w14:paraId="79F111BC" w14:textId="77777777" w:rsidR="001F1BE5" w:rsidRPr="001F1BE5" w:rsidRDefault="001F1BE5" w:rsidP="001F1BE5">
      <w:pPr>
        <w:pStyle w:val="EndNoteBibliography"/>
        <w:spacing w:after="0"/>
        <w:ind w:left="720" w:hanging="720"/>
      </w:pPr>
      <w:r w:rsidRPr="001F1BE5">
        <w:lastRenderedPageBreak/>
        <w:t>21</w:t>
      </w:r>
      <w:r w:rsidRPr="001F1BE5">
        <w:tab/>
        <w:t>Marek, K.</w:t>
      </w:r>
      <w:r w:rsidRPr="001F1BE5">
        <w:rPr>
          <w:i/>
        </w:rPr>
        <w:t xml:space="preserve"> et al.</w:t>
      </w:r>
      <w:r w:rsidRPr="001F1BE5">
        <w:t xml:space="preserve"> The Parkinson's progression markers initiative (PPMI) - establishing a PD biomarker cohort. </w:t>
      </w:r>
      <w:r w:rsidRPr="001F1BE5">
        <w:rPr>
          <w:i/>
        </w:rPr>
        <w:t>Ann Clin Transl Neurol</w:t>
      </w:r>
      <w:r w:rsidRPr="001F1BE5">
        <w:t xml:space="preserve"> </w:t>
      </w:r>
      <w:r w:rsidRPr="001F1BE5">
        <w:rPr>
          <w:b/>
        </w:rPr>
        <w:t>5</w:t>
      </w:r>
      <w:r w:rsidRPr="001F1BE5">
        <w:t>, 1460-1477, doi:10.1002/acn3.644 (2018).</w:t>
      </w:r>
    </w:p>
    <w:p w14:paraId="223D79B8" w14:textId="77777777" w:rsidR="001F1BE5" w:rsidRPr="001F1BE5" w:rsidRDefault="001F1BE5" w:rsidP="001F1BE5">
      <w:pPr>
        <w:pStyle w:val="EndNoteBibliography"/>
        <w:spacing w:after="0"/>
        <w:ind w:left="720" w:hanging="720"/>
      </w:pPr>
      <w:r w:rsidRPr="001F1BE5">
        <w:t>22</w:t>
      </w:r>
      <w:r w:rsidRPr="001F1BE5">
        <w:tab/>
        <w:t>Gardner, E. J.</w:t>
      </w:r>
      <w:r w:rsidRPr="001F1BE5">
        <w:rPr>
          <w:i/>
        </w:rPr>
        <w:t xml:space="preserve"> et al.</w:t>
      </w:r>
      <w:r w:rsidRPr="001F1BE5">
        <w:t xml:space="preserve"> The Mobile Element Locator Tool (MELT): population-scale mobile element discovery and biology. </w:t>
      </w:r>
      <w:r w:rsidRPr="001F1BE5">
        <w:rPr>
          <w:i/>
        </w:rPr>
        <w:t>Genome Res</w:t>
      </w:r>
      <w:r w:rsidRPr="001F1BE5">
        <w:t xml:space="preserve"> </w:t>
      </w:r>
      <w:r w:rsidRPr="001F1BE5">
        <w:rPr>
          <w:b/>
        </w:rPr>
        <w:t>27</w:t>
      </w:r>
      <w:r w:rsidRPr="001F1BE5">
        <w:t>, 1916-1929, doi:10.1101/gr.218032.116 (2017).</w:t>
      </w:r>
    </w:p>
    <w:p w14:paraId="7B013F15" w14:textId="77777777" w:rsidR="001F1BE5" w:rsidRPr="001F1BE5" w:rsidRDefault="001F1BE5" w:rsidP="001F1BE5">
      <w:pPr>
        <w:pStyle w:val="EndNoteBibliography"/>
        <w:spacing w:after="0"/>
        <w:ind w:left="720" w:hanging="720"/>
      </w:pPr>
      <w:r w:rsidRPr="001F1BE5">
        <w:t>23</w:t>
      </w:r>
      <w:r w:rsidRPr="001F1BE5">
        <w:tab/>
        <w:t xml:space="preserve">Consortium, G. T. The Genotype-Tissue Expression (GTEx) project. </w:t>
      </w:r>
      <w:r w:rsidRPr="001F1BE5">
        <w:rPr>
          <w:i/>
        </w:rPr>
        <w:t>Nat Genet</w:t>
      </w:r>
      <w:r w:rsidRPr="001F1BE5">
        <w:t xml:space="preserve"> </w:t>
      </w:r>
      <w:r w:rsidRPr="001F1BE5">
        <w:rPr>
          <w:b/>
        </w:rPr>
        <w:t>45</w:t>
      </w:r>
      <w:r w:rsidRPr="001F1BE5">
        <w:t>, 580-585, doi:10.1038/ng.2653 (2013).</w:t>
      </w:r>
    </w:p>
    <w:p w14:paraId="578F7355" w14:textId="77777777" w:rsidR="001F1BE5" w:rsidRPr="001F1BE5" w:rsidRDefault="001F1BE5" w:rsidP="001F1BE5">
      <w:pPr>
        <w:pStyle w:val="EndNoteBibliography"/>
        <w:spacing w:after="0"/>
        <w:ind w:left="720" w:hanging="720"/>
      </w:pPr>
      <w:r w:rsidRPr="001F1BE5">
        <w:t>24</w:t>
      </w:r>
      <w:r w:rsidRPr="001F1BE5">
        <w:tab/>
        <w:t>Payer, L. M.</w:t>
      </w:r>
      <w:r w:rsidRPr="001F1BE5">
        <w:rPr>
          <w:i/>
        </w:rPr>
        <w:t xml:space="preserve"> et al.</w:t>
      </w:r>
      <w:r w:rsidRPr="001F1BE5">
        <w:t xml:space="preserve"> Structural variants caused by Alu insertions are associated with risks for many human diseases. </w:t>
      </w:r>
      <w:r w:rsidRPr="001F1BE5">
        <w:rPr>
          <w:i/>
        </w:rPr>
        <w:t>Proc Natl Acad Sci U S A</w:t>
      </w:r>
      <w:r w:rsidRPr="001F1BE5">
        <w:t xml:space="preserve"> </w:t>
      </w:r>
      <w:r w:rsidRPr="001F1BE5">
        <w:rPr>
          <w:b/>
        </w:rPr>
        <w:t>114</w:t>
      </w:r>
      <w:r w:rsidRPr="001F1BE5">
        <w:t>, E3984-E3992, doi:10.1073/pnas.1704117114 (2017).</w:t>
      </w:r>
    </w:p>
    <w:p w14:paraId="6BA0E308" w14:textId="77777777" w:rsidR="001F1BE5" w:rsidRPr="001F1BE5" w:rsidRDefault="001F1BE5" w:rsidP="001F1BE5">
      <w:pPr>
        <w:pStyle w:val="EndNoteBibliography"/>
        <w:spacing w:after="0"/>
        <w:ind w:left="720" w:hanging="720"/>
      </w:pPr>
      <w:r w:rsidRPr="001F1BE5">
        <w:t>25</w:t>
      </w:r>
      <w:r w:rsidRPr="001F1BE5">
        <w:tab/>
        <w:t>Li, J.</w:t>
      </w:r>
      <w:r w:rsidRPr="001F1BE5">
        <w:rPr>
          <w:i/>
        </w:rPr>
        <w:t xml:space="preserve"> et al.</w:t>
      </w:r>
      <w:r w:rsidRPr="001F1BE5">
        <w:t xml:space="preserve"> Full sequencing and haplotype analysis of MAPT in Parkinson's disease and rapid eye movement sleep behavior disorder. </w:t>
      </w:r>
      <w:r w:rsidRPr="001F1BE5">
        <w:rPr>
          <w:i/>
        </w:rPr>
        <w:t>Mov Disord</w:t>
      </w:r>
      <w:r w:rsidRPr="001F1BE5">
        <w:t xml:space="preserve"> </w:t>
      </w:r>
      <w:r w:rsidRPr="001F1BE5">
        <w:rPr>
          <w:b/>
        </w:rPr>
        <w:t>33</w:t>
      </w:r>
      <w:r w:rsidRPr="001F1BE5">
        <w:t>, 1016-1020, doi:10.1002/mds.27385 (2018).</w:t>
      </w:r>
    </w:p>
    <w:p w14:paraId="592A6F40" w14:textId="77777777" w:rsidR="001F1BE5" w:rsidRPr="001F1BE5" w:rsidRDefault="001F1BE5" w:rsidP="001F1BE5">
      <w:pPr>
        <w:pStyle w:val="EndNoteBibliography"/>
        <w:spacing w:after="0"/>
        <w:ind w:left="720" w:hanging="720"/>
      </w:pPr>
      <w:r w:rsidRPr="001F1BE5">
        <w:t>26</w:t>
      </w:r>
      <w:r w:rsidRPr="001F1BE5">
        <w:tab/>
        <w:t>Tobin, J. E.</w:t>
      </w:r>
      <w:r w:rsidRPr="001F1BE5">
        <w:rPr>
          <w:i/>
        </w:rPr>
        <w:t xml:space="preserve"> et al.</w:t>
      </w:r>
      <w:r w:rsidRPr="001F1BE5">
        <w:t xml:space="preserve"> Haplotypes and gene expression implicate the MAPT region for Parkinson disease: the GenePD Study. </w:t>
      </w:r>
      <w:r w:rsidRPr="001F1BE5">
        <w:rPr>
          <w:i/>
        </w:rPr>
        <w:t>Neurology</w:t>
      </w:r>
      <w:r w:rsidRPr="001F1BE5">
        <w:t xml:space="preserve"> </w:t>
      </w:r>
      <w:r w:rsidRPr="001F1BE5">
        <w:rPr>
          <w:b/>
        </w:rPr>
        <w:t>71</w:t>
      </w:r>
      <w:r w:rsidRPr="001F1BE5">
        <w:t>, 28-34, doi:10.1212/01.wnl.0000304051.01650.23 (2008).</w:t>
      </w:r>
    </w:p>
    <w:p w14:paraId="6E5E36BB" w14:textId="77777777" w:rsidR="001F1BE5" w:rsidRPr="001F1BE5" w:rsidRDefault="001F1BE5" w:rsidP="001F1BE5">
      <w:pPr>
        <w:pStyle w:val="EndNoteBibliography"/>
        <w:spacing w:after="0"/>
        <w:ind w:left="720" w:hanging="720"/>
      </w:pPr>
      <w:r w:rsidRPr="001F1BE5">
        <w:t>27</w:t>
      </w:r>
      <w:r w:rsidRPr="001F1BE5">
        <w:tab/>
        <w:t>Wider, C.</w:t>
      </w:r>
      <w:r w:rsidRPr="001F1BE5">
        <w:rPr>
          <w:i/>
        </w:rPr>
        <w:t xml:space="preserve"> et al.</w:t>
      </w:r>
      <w:r w:rsidRPr="001F1BE5">
        <w:t xml:space="preserve"> Association of the MAPT locus with Parkinson's disease. </w:t>
      </w:r>
      <w:r w:rsidRPr="001F1BE5">
        <w:rPr>
          <w:i/>
        </w:rPr>
        <w:t>Eur J Neurol</w:t>
      </w:r>
      <w:r w:rsidRPr="001F1BE5">
        <w:t xml:space="preserve"> </w:t>
      </w:r>
      <w:r w:rsidRPr="001F1BE5">
        <w:rPr>
          <w:b/>
        </w:rPr>
        <w:t>17</w:t>
      </w:r>
      <w:r w:rsidRPr="001F1BE5">
        <w:t>, 483-486, doi:10.1111/j.1468-1331.2009.02847.x (2010).</w:t>
      </w:r>
    </w:p>
    <w:p w14:paraId="059EF00A" w14:textId="77777777" w:rsidR="001F1BE5" w:rsidRPr="001F1BE5" w:rsidRDefault="001F1BE5" w:rsidP="001F1BE5">
      <w:pPr>
        <w:pStyle w:val="EndNoteBibliography"/>
        <w:spacing w:after="0"/>
        <w:ind w:left="720" w:hanging="720"/>
      </w:pPr>
      <w:r w:rsidRPr="001F1BE5">
        <w:t>28</w:t>
      </w:r>
      <w:r w:rsidRPr="001F1BE5">
        <w:tab/>
        <w:t xml:space="preserve">Im, S. Y., Kim, Y. E. &amp; Kim, Y. J. Genetics of Progressive Supranuclear Palsy. </w:t>
      </w:r>
      <w:r w:rsidRPr="001F1BE5">
        <w:rPr>
          <w:i/>
        </w:rPr>
        <w:t>J Mov Disord</w:t>
      </w:r>
      <w:r w:rsidRPr="001F1BE5">
        <w:t xml:space="preserve"> </w:t>
      </w:r>
      <w:r w:rsidRPr="001F1BE5">
        <w:rPr>
          <w:b/>
        </w:rPr>
        <w:t>8</w:t>
      </w:r>
      <w:r w:rsidRPr="001F1BE5">
        <w:t>, 122-129, doi:10.14802/jmd.15033 (2015).</w:t>
      </w:r>
    </w:p>
    <w:p w14:paraId="27C2F4E5" w14:textId="77777777" w:rsidR="001F1BE5" w:rsidRPr="001F1BE5" w:rsidRDefault="001F1BE5" w:rsidP="001F1BE5">
      <w:pPr>
        <w:pStyle w:val="EndNoteBibliography"/>
        <w:spacing w:after="0"/>
        <w:ind w:left="720" w:hanging="720"/>
      </w:pPr>
      <w:r w:rsidRPr="001F1BE5">
        <w:t>29</w:t>
      </w:r>
      <w:r w:rsidRPr="001F1BE5">
        <w:tab/>
        <w:t xml:space="preserve">Strang, K. H., Golde, T. E. &amp; Giasson, B. I. MAPT mutations, tauopathy, and mechanisms of neurodegeneration. </w:t>
      </w:r>
      <w:r w:rsidRPr="001F1BE5">
        <w:rPr>
          <w:i/>
        </w:rPr>
        <w:t>Lab Invest</w:t>
      </w:r>
      <w:r w:rsidRPr="001F1BE5">
        <w:t xml:space="preserve"> </w:t>
      </w:r>
      <w:r w:rsidRPr="001F1BE5">
        <w:rPr>
          <w:b/>
        </w:rPr>
        <w:t>99</w:t>
      </w:r>
      <w:r w:rsidRPr="001F1BE5">
        <w:t>, 912-928, doi:10.1038/s41374-019-0197-x (2019).</w:t>
      </w:r>
    </w:p>
    <w:p w14:paraId="4058B454" w14:textId="77777777" w:rsidR="001F1BE5" w:rsidRPr="001F1BE5" w:rsidRDefault="001F1BE5" w:rsidP="001F1BE5">
      <w:pPr>
        <w:pStyle w:val="EndNoteBibliography"/>
        <w:spacing w:after="0"/>
        <w:ind w:left="720" w:hanging="720"/>
      </w:pPr>
      <w:r w:rsidRPr="001F1BE5">
        <w:t>30</w:t>
      </w:r>
      <w:r w:rsidRPr="001F1BE5">
        <w:tab/>
        <w:t xml:space="preserve">Bajaj, N., Hauser, R. A. &amp; Grachev, I. D. Clinical utility of dopamine transporter single photon emission CT (DaT-SPECT) with (123I) ioflupane in diagnosis of parkinsonian syndromes. </w:t>
      </w:r>
      <w:r w:rsidRPr="001F1BE5">
        <w:rPr>
          <w:i/>
        </w:rPr>
        <w:t>J Neurol Neurosurg Psychiatry</w:t>
      </w:r>
      <w:r w:rsidRPr="001F1BE5">
        <w:t xml:space="preserve"> </w:t>
      </w:r>
      <w:r w:rsidRPr="001F1BE5">
        <w:rPr>
          <w:b/>
        </w:rPr>
        <w:t>84</w:t>
      </w:r>
      <w:r w:rsidRPr="001F1BE5">
        <w:t>, 1288-1295, doi:10.1136/jnnp-2012-304436 (2013).</w:t>
      </w:r>
    </w:p>
    <w:p w14:paraId="53FDA4A8" w14:textId="77777777" w:rsidR="001F1BE5" w:rsidRPr="001F1BE5" w:rsidRDefault="001F1BE5" w:rsidP="001F1BE5">
      <w:pPr>
        <w:pStyle w:val="EndNoteBibliography"/>
        <w:spacing w:after="0"/>
        <w:ind w:left="720" w:hanging="720"/>
      </w:pPr>
      <w:r w:rsidRPr="001F1BE5">
        <w:t>31</w:t>
      </w:r>
      <w:r w:rsidRPr="001F1BE5">
        <w:tab/>
        <w:t xml:space="preserve">Ikeda, K., Ebina, J., Kawabe, K. &amp; Iwasaki, Y. Dopamine Transporter Imaging in Parkinson Disease: Progressive Changes and Therapeutic Modification after Anti-parkinsonian Medications. </w:t>
      </w:r>
      <w:r w:rsidRPr="001F1BE5">
        <w:rPr>
          <w:i/>
        </w:rPr>
        <w:t>Intern Med</w:t>
      </w:r>
      <w:r w:rsidRPr="001F1BE5">
        <w:t xml:space="preserve"> </w:t>
      </w:r>
      <w:r w:rsidRPr="001F1BE5">
        <w:rPr>
          <w:b/>
        </w:rPr>
        <w:t>58</w:t>
      </w:r>
      <w:r w:rsidRPr="001F1BE5">
        <w:t>, 1665-1672, doi:10.2169/internalmedicine.2489-18 (2019).</w:t>
      </w:r>
    </w:p>
    <w:p w14:paraId="6DAEC691" w14:textId="77777777" w:rsidR="001F1BE5" w:rsidRPr="001F1BE5" w:rsidRDefault="001F1BE5" w:rsidP="001F1BE5">
      <w:pPr>
        <w:pStyle w:val="EndNoteBibliography"/>
        <w:spacing w:after="0"/>
        <w:ind w:left="720" w:hanging="720"/>
      </w:pPr>
      <w:r w:rsidRPr="001F1BE5">
        <w:t>32</w:t>
      </w:r>
      <w:r w:rsidRPr="001F1BE5">
        <w:tab/>
        <w:t>Simuni, T.</w:t>
      </w:r>
      <w:r w:rsidRPr="001F1BE5">
        <w:rPr>
          <w:i/>
        </w:rPr>
        <w:t xml:space="preserve"> et al.</w:t>
      </w:r>
      <w:r w:rsidRPr="001F1BE5">
        <w:t xml:space="preserve"> Longitudinal Change of Clinical and Biological Measures in Early Parkinson's Disease: Parkinson's Progression Markers Initiative Cohort. </w:t>
      </w:r>
      <w:r w:rsidRPr="001F1BE5">
        <w:rPr>
          <w:i/>
        </w:rPr>
        <w:t>Mov Disord</w:t>
      </w:r>
      <w:r w:rsidRPr="001F1BE5">
        <w:t xml:space="preserve"> </w:t>
      </w:r>
      <w:r w:rsidRPr="001F1BE5">
        <w:rPr>
          <w:b/>
        </w:rPr>
        <w:t>33</w:t>
      </w:r>
      <w:r w:rsidRPr="001F1BE5">
        <w:t>, 771-782, doi:10.1002/mds.27361 (2018).</w:t>
      </w:r>
    </w:p>
    <w:p w14:paraId="7B6E587C" w14:textId="77777777" w:rsidR="001F1BE5" w:rsidRPr="001F1BE5" w:rsidRDefault="001F1BE5" w:rsidP="001F1BE5">
      <w:pPr>
        <w:pStyle w:val="EndNoteBibliography"/>
        <w:spacing w:after="0"/>
        <w:ind w:left="720" w:hanging="720"/>
      </w:pPr>
      <w:r w:rsidRPr="001F1BE5">
        <w:t>33</w:t>
      </w:r>
      <w:r w:rsidRPr="001F1BE5">
        <w:tab/>
        <w:t>Savage, A. L.</w:t>
      </w:r>
      <w:r w:rsidRPr="001F1BE5">
        <w:rPr>
          <w:i/>
        </w:rPr>
        <w:t xml:space="preserve"> et al.</w:t>
      </w:r>
      <w:r w:rsidRPr="001F1BE5">
        <w:t xml:space="preserve"> An evaluation of a SVA retrotransposon in the FUS promoter as a transcriptional regulator and its association to ALS. </w:t>
      </w:r>
      <w:r w:rsidRPr="001F1BE5">
        <w:rPr>
          <w:i/>
        </w:rPr>
        <w:t>PLoS One</w:t>
      </w:r>
      <w:r w:rsidRPr="001F1BE5">
        <w:t xml:space="preserve"> </w:t>
      </w:r>
      <w:r w:rsidRPr="001F1BE5">
        <w:rPr>
          <w:b/>
        </w:rPr>
        <w:t>9</w:t>
      </w:r>
      <w:r w:rsidRPr="001F1BE5">
        <w:t>, e90833, doi:10.1371/journal.pone.0090833 (2014).</w:t>
      </w:r>
    </w:p>
    <w:p w14:paraId="5935DB78" w14:textId="77777777" w:rsidR="001F1BE5" w:rsidRPr="001F1BE5" w:rsidRDefault="001F1BE5" w:rsidP="001F1BE5">
      <w:pPr>
        <w:pStyle w:val="EndNoteBibliography"/>
        <w:spacing w:after="0"/>
        <w:ind w:left="720" w:hanging="720"/>
      </w:pPr>
      <w:r w:rsidRPr="001F1BE5">
        <w:t>34</w:t>
      </w:r>
      <w:r w:rsidRPr="001F1BE5">
        <w:tab/>
        <w:t>Rausch, T.</w:t>
      </w:r>
      <w:r w:rsidRPr="001F1BE5">
        <w:rPr>
          <w:i/>
        </w:rPr>
        <w:t xml:space="preserve"> et al.</w:t>
      </w:r>
      <w:r w:rsidRPr="001F1BE5">
        <w:t xml:space="preserve"> DELLY: structural variant discovery by integrated paired-end and split-read analysis. </w:t>
      </w:r>
      <w:r w:rsidRPr="001F1BE5">
        <w:rPr>
          <w:i/>
        </w:rPr>
        <w:t>Bioinformatics</w:t>
      </w:r>
      <w:r w:rsidRPr="001F1BE5">
        <w:t xml:space="preserve"> </w:t>
      </w:r>
      <w:r w:rsidRPr="001F1BE5">
        <w:rPr>
          <w:b/>
        </w:rPr>
        <w:t>28</w:t>
      </w:r>
      <w:r w:rsidRPr="001F1BE5">
        <w:t>, i333-i339, doi:10.1093/bioinformatics/bts378 (2012).</w:t>
      </w:r>
    </w:p>
    <w:p w14:paraId="4EEC540F" w14:textId="77777777" w:rsidR="001F1BE5" w:rsidRPr="001F1BE5" w:rsidRDefault="001F1BE5" w:rsidP="001F1BE5">
      <w:pPr>
        <w:pStyle w:val="EndNoteBibliography"/>
        <w:spacing w:after="0"/>
        <w:ind w:left="720" w:hanging="720"/>
      </w:pPr>
      <w:r w:rsidRPr="001F1BE5">
        <w:t>35</w:t>
      </w:r>
      <w:r w:rsidRPr="001F1BE5">
        <w:tab/>
        <w:t xml:space="preserve">Tang, W., Mun, S., Joshi, A., Han, K. &amp; Liang, P. Mobile elements contribute to the uniqueness of human genome with 15,000 human-specific insertions and 14 Mbp sequence increase. </w:t>
      </w:r>
      <w:r w:rsidRPr="001F1BE5">
        <w:rPr>
          <w:i/>
        </w:rPr>
        <w:t>DNA Res</w:t>
      </w:r>
      <w:r w:rsidRPr="001F1BE5">
        <w:t xml:space="preserve"> </w:t>
      </w:r>
      <w:r w:rsidRPr="001F1BE5">
        <w:rPr>
          <w:b/>
        </w:rPr>
        <w:t>25</w:t>
      </w:r>
      <w:r w:rsidRPr="001F1BE5">
        <w:t>, 521-533, doi:10.1093/dnares/dsy022 (2018).</w:t>
      </w:r>
    </w:p>
    <w:p w14:paraId="595A6A81" w14:textId="77777777" w:rsidR="001F1BE5" w:rsidRPr="001F1BE5" w:rsidRDefault="001F1BE5" w:rsidP="001F1BE5">
      <w:pPr>
        <w:pStyle w:val="EndNoteBibliography"/>
        <w:ind w:left="720" w:hanging="720"/>
      </w:pPr>
      <w:r w:rsidRPr="001F1BE5">
        <w:t>36</w:t>
      </w:r>
      <w:r w:rsidRPr="001F1BE5">
        <w:tab/>
        <w:t>Purcell, S.</w:t>
      </w:r>
      <w:r w:rsidRPr="001F1BE5">
        <w:rPr>
          <w:i/>
        </w:rPr>
        <w:t xml:space="preserve"> et al.</w:t>
      </w:r>
      <w:r w:rsidRPr="001F1BE5">
        <w:t xml:space="preserve"> PLINK: a tool set for whole-genome association and population-based linkage analyses. </w:t>
      </w:r>
      <w:r w:rsidRPr="001F1BE5">
        <w:rPr>
          <w:i/>
        </w:rPr>
        <w:t>Am J Hum Genet</w:t>
      </w:r>
      <w:r w:rsidRPr="001F1BE5">
        <w:t xml:space="preserve"> </w:t>
      </w:r>
      <w:r w:rsidRPr="001F1BE5">
        <w:rPr>
          <w:b/>
        </w:rPr>
        <w:t>81</w:t>
      </w:r>
      <w:r w:rsidRPr="001F1BE5">
        <w:t>, 559-575, doi:10.1086/519795 (2007).</w:t>
      </w:r>
    </w:p>
    <w:p w14:paraId="41654963" w14:textId="49FBBBA4" w:rsidR="00EA17B5" w:rsidRDefault="005A7E4B" w:rsidP="00152CA5">
      <w:pPr>
        <w:spacing w:line="480" w:lineRule="auto"/>
        <w:rPr>
          <w:rFonts w:cstheme="minorHAnsi"/>
          <w:b/>
        </w:rPr>
      </w:pPr>
      <w:r w:rsidRPr="007176C7">
        <w:rPr>
          <w:rFonts w:cstheme="minorHAnsi"/>
          <w:b/>
        </w:rPr>
        <w:fldChar w:fldCharType="end"/>
      </w:r>
    </w:p>
    <w:p w14:paraId="50507E40" w14:textId="77777777" w:rsidR="00AF1AF0" w:rsidRDefault="00AF1AF0" w:rsidP="00580370">
      <w:pPr>
        <w:spacing w:line="480" w:lineRule="auto"/>
        <w:rPr>
          <w:rFonts w:cstheme="minorHAnsi"/>
          <w:b/>
        </w:rPr>
      </w:pPr>
    </w:p>
    <w:p w14:paraId="624832DE" w14:textId="77777777" w:rsidR="00AF1AF0" w:rsidRDefault="00AF1AF0" w:rsidP="00580370">
      <w:pPr>
        <w:spacing w:line="480" w:lineRule="auto"/>
        <w:rPr>
          <w:rFonts w:cstheme="minorHAnsi"/>
          <w:b/>
        </w:rPr>
      </w:pPr>
    </w:p>
    <w:p w14:paraId="398EED68" w14:textId="77777777" w:rsidR="00AF1AF0" w:rsidRDefault="00AF1AF0" w:rsidP="00580370">
      <w:pPr>
        <w:spacing w:line="480" w:lineRule="auto"/>
        <w:rPr>
          <w:rFonts w:cstheme="minorHAnsi"/>
          <w:b/>
        </w:rPr>
      </w:pPr>
    </w:p>
    <w:p w14:paraId="1356DDC9" w14:textId="50B2E866" w:rsidR="00580370" w:rsidRPr="00477217" w:rsidRDefault="00580370" w:rsidP="00580370">
      <w:pPr>
        <w:spacing w:line="480" w:lineRule="auto"/>
        <w:rPr>
          <w:rFonts w:cstheme="minorHAnsi"/>
          <w:b/>
          <w:u w:val="single"/>
        </w:rPr>
      </w:pPr>
      <w:r w:rsidRPr="00477217">
        <w:rPr>
          <w:rFonts w:cstheme="minorHAnsi"/>
          <w:b/>
          <w:u w:val="single"/>
        </w:rPr>
        <w:lastRenderedPageBreak/>
        <w:t>Figure Legends</w:t>
      </w:r>
    </w:p>
    <w:p w14:paraId="0687326D" w14:textId="77777777" w:rsidR="00580370" w:rsidRDefault="00580370" w:rsidP="00580370">
      <w:pPr>
        <w:spacing w:line="480" w:lineRule="auto"/>
        <w:rPr>
          <w:rFonts w:cstheme="minorHAnsi"/>
        </w:rPr>
      </w:pPr>
      <w:r w:rsidRPr="006F6234">
        <w:rPr>
          <w:rFonts w:cstheme="minorHAnsi"/>
          <w:b/>
        </w:rPr>
        <w:t xml:space="preserve">Figure 1: Structure, subtype classification and frequency of polymorphic reference SVAs in the PPMI cohort. </w:t>
      </w:r>
      <w:r w:rsidRPr="006F6234">
        <w:rPr>
          <w:rFonts w:cstheme="minorHAnsi"/>
        </w:rPr>
        <w:t>A-</w:t>
      </w:r>
      <w:r w:rsidRPr="006F6234">
        <w:rPr>
          <w:rFonts w:cstheme="minorHAnsi"/>
          <w:color w:val="000000" w:themeColor="text1"/>
        </w:rPr>
        <w:t xml:space="preserve">  </w:t>
      </w:r>
      <w:r w:rsidRPr="006F6234">
        <w:rPr>
          <w:rFonts w:cstheme="minorHAnsi"/>
          <w:bCs/>
          <w:color w:val="000000" w:themeColor="text1"/>
          <w:shd w:val="clear" w:color="auto" w:fill="FFFFFF"/>
        </w:rPr>
        <w:t>The structure of a canonical SVA consists of a (CCCTCT)</w:t>
      </w:r>
      <w:r w:rsidRPr="006F6234">
        <w:rPr>
          <w:rFonts w:cstheme="minorHAnsi"/>
          <w:bCs/>
          <w:color w:val="000000" w:themeColor="text1"/>
          <w:shd w:val="clear" w:color="auto" w:fill="FFFFFF"/>
          <w:vertAlign w:val="subscript"/>
        </w:rPr>
        <w:t>n</w:t>
      </w:r>
      <w:r w:rsidRPr="006F6234">
        <w:rPr>
          <w:rFonts w:cstheme="minorHAnsi"/>
          <w:bCs/>
          <w:color w:val="000000" w:themeColor="text1"/>
          <w:shd w:val="clear" w:color="auto" w:fill="FFFFFF"/>
        </w:rPr>
        <w:t> hexamer repeat, an </w:t>
      </w:r>
      <w:r w:rsidRPr="006F6234">
        <w:rPr>
          <w:rStyle w:val="Emphasis"/>
          <w:rFonts w:cstheme="minorHAnsi"/>
          <w:bCs/>
          <w:color w:val="000000" w:themeColor="text1"/>
          <w:shd w:val="clear" w:color="auto" w:fill="FFFFFF"/>
        </w:rPr>
        <w:t>Alu</w:t>
      </w:r>
      <w:r w:rsidRPr="006F6234">
        <w:rPr>
          <w:rFonts w:cstheme="minorHAnsi"/>
          <w:bCs/>
          <w:color w:val="000000" w:themeColor="text1"/>
          <w:shd w:val="clear" w:color="auto" w:fill="FFFFFF"/>
        </w:rPr>
        <w:t>-like region consisting of two antisense </w:t>
      </w:r>
      <w:r w:rsidRPr="006F6234">
        <w:rPr>
          <w:rStyle w:val="Emphasis"/>
          <w:rFonts w:cstheme="minorHAnsi"/>
          <w:bCs/>
          <w:color w:val="000000" w:themeColor="text1"/>
          <w:shd w:val="clear" w:color="auto" w:fill="FFFFFF"/>
        </w:rPr>
        <w:t>Alu</w:t>
      </w:r>
      <w:r w:rsidRPr="006F6234">
        <w:rPr>
          <w:rFonts w:cstheme="minorHAnsi"/>
          <w:bCs/>
          <w:color w:val="000000" w:themeColor="text1"/>
          <w:shd w:val="clear" w:color="auto" w:fill="FFFFFF"/>
        </w:rPr>
        <w:t> fragments and an intervening unique sequence, a variable number tandem repeat (VNTR), a SINE-R domain and a poly A-tail. The length of an intact SVA can vary depending on the number of repeats present in the hexamer and</w:t>
      </w:r>
      <w:r>
        <w:rPr>
          <w:rFonts w:cstheme="minorHAnsi"/>
          <w:bCs/>
          <w:color w:val="000000" w:themeColor="text1"/>
          <w:shd w:val="clear" w:color="auto" w:fill="FFFFFF"/>
        </w:rPr>
        <w:t xml:space="preserve"> VNTR domains. SVAs are flanked</w:t>
      </w:r>
      <w:r w:rsidRPr="006F6234">
        <w:rPr>
          <w:rFonts w:cstheme="minorHAnsi"/>
          <w:bCs/>
          <w:color w:val="000000" w:themeColor="text1"/>
          <w:shd w:val="clear" w:color="auto" w:fill="FFFFFF"/>
        </w:rPr>
        <w:t xml:space="preserve"> by target site duplications (TSDs).</w:t>
      </w:r>
      <w:r w:rsidRPr="006F6234">
        <w:rPr>
          <w:rFonts w:cstheme="minorHAnsi"/>
          <w:color w:val="000000" w:themeColor="text1"/>
        </w:rPr>
        <w:t xml:space="preserve"> B-</w:t>
      </w:r>
      <w:r w:rsidRPr="006F6234">
        <w:rPr>
          <w:rFonts w:cstheme="minorHAnsi"/>
        </w:rPr>
        <w:t xml:space="preserve"> The proportion of the 81 reference SVA RIPs that belong to each of the seven subtypes of SVA. C- The number of reference SVA RIPs that belong in each category of frequency of allele insertion. </w:t>
      </w:r>
    </w:p>
    <w:p w14:paraId="0BA6413D" w14:textId="77777777" w:rsidR="00580370" w:rsidRPr="006F6234" w:rsidRDefault="00580370" w:rsidP="00580370">
      <w:pPr>
        <w:spacing w:line="480" w:lineRule="auto"/>
        <w:rPr>
          <w:rFonts w:cstheme="minorHAnsi"/>
        </w:rPr>
      </w:pPr>
    </w:p>
    <w:p w14:paraId="04217923" w14:textId="52AC3721" w:rsidR="00580370" w:rsidRPr="007176C7" w:rsidRDefault="00580370" w:rsidP="00580370">
      <w:pPr>
        <w:spacing w:line="480" w:lineRule="auto"/>
        <w:rPr>
          <w:rFonts w:cstheme="minorHAnsi"/>
          <w:color w:val="000000" w:themeColor="text1"/>
        </w:rPr>
      </w:pPr>
      <w:r w:rsidRPr="00281705">
        <w:rPr>
          <w:rFonts w:cstheme="minorHAnsi"/>
          <w:b/>
        </w:rPr>
        <w:t>Figure 2: Polymorphic SVAs were associated with markers of PD progression in the PPMI cohort.</w:t>
      </w:r>
      <w:r w:rsidRPr="000026A7">
        <w:rPr>
          <w:rFonts w:ascii="Times New Roman" w:hAnsi="Times New Roman" w:cs="Times New Roman"/>
          <w:b/>
          <w:sz w:val="20"/>
          <w:szCs w:val="20"/>
        </w:rPr>
        <w:t xml:space="preserve"> </w:t>
      </w:r>
      <w:r>
        <w:rPr>
          <w:rFonts w:cstheme="minorHAnsi"/>
        </w:rPr>
        <w:t>A</w:t>
      </w:r>
      <w:r w:rsidRPr="007176C7">
        <w:rPr>
          <w:rFonts w:cstheme="minorHAnsi"/>
          <w:color w:val="000000" w:themeColor="text1"/>
        </w:rPr>
        <w:t xml:space="preserve">- </w:t>
      </w:r>
      <w:r w:rsidRPr="007176C7">
        <w:rPr>
          <w:rFonts w:cstheme="minorHAnsi"/>
        </w:rPr>
        <w:t xml:space="preserve">PD individuals with the AA genotype of SVA_67 had a significantly higher ipsilateral caudate/putamen CDR at both 12 and 24 months compared to those with PA and PP genotypes. </w:t>
      </w:r>
      <w:r>
        <w:rPr>
          <w:rFonts w:cstheme="minorHAnsi"/>
          <w:color w:val="000000" w:themeColor="text1"/>
        </w:rPr>
        <w:t>B</w:t>
      </w:r>
      <w:r w:rsidRPr="007176C7">
        <w:rPr>
          <w:rFonts w:cstheme="minorHAnsi"/>
        </w:rPr>
        <w:t>- PD individuals with the AA genotype of SVA_11 had a significantly higher MDS-UPDRS part II score at 36 months compared to thos</w:t>
      </w:r>
      <w:r>
        <w:rPr>
          <w:rFonts w:cstheme="minorHAnsi"/>
        </w:rPr>
        <w:t>e with PA and PP genotypes. C- PD individuals with the P</w:t>
      </w:r>
      <w:r w:rsidRPr="007176C7">
        <w:rPr>
          <w:rFonts w:cstheme="minorHAnsi"/>
        </w:rPr>
        <w:t>A genotype of SVA_24 had a significantly higher Hoehn and Yahr score at 36</w:t>
      </w:r>
      <w:r>
        <w:rPr>
          <w:rFonts w:cstheme="minorHAnsi"/>
        </w:rPr>
        <w:t xml:space="preserve"> months compared to those with A</w:t>
      </w:r>
      <w:r w:rsidRPr="007176C7">
        <w:rPr>
          <w:rFonts w:cstheme="minorHAnsi"/>
        </w:rPr>
        <w:t>A and PP genotypes.</w:t>
      </w:r>
      <w:r>
        <w:rPr>
          <w:rFonts w:cstheme="minorHAnsi"/>
        </w:rPr>
        <w:t xml:space="preserve"> </w:t>
      </w:r>
      <w:r w:rsidRPr="007176C7">
        <w:rPr>
          <w:rFonts w:cstheme="minorHAnsi"/>
        </w:rPr>
        <w:t>95% confidence intervals are represented by the blue bar.*=p&lt;</w:t>
      </w:r>
      <w:r>
        <w:rPr>
          <w:rFonts w:cstheme="minorHAnsi"/>
        </w:rPr>
        <w:t>0</w:t>
      </w:r>
      <w:r w:rsidRPr="007176C7">
        <w:rPr>
          <w:rFonts w:cstheme="minorHAnsi"/>
        </w:rPr>
        <w:t>.05, **=p&lt;</w:t>
      </w:r>
      <w:r>
        <w:rPr>
          <w:rFonts w:cstheme="minorHAnsi"/>
        </w:rPr>
        <w:t>0</w:t>
      </w:r>
      <w:r w:rsidRPr="007176C7">
        <w:rPr>
          <w:rFonts w:cstheme="minorHAnsi"/>
        </w:rPr>
        <w:t>.01 and ***=p&lt;</w:t>
      </w:r>
      <w:r>
        <w:rPr>
          <w:rFonts w:cstheme="minorHAnsi"/>
        </w:rPr>
        <w:t>0</w:t>
      </w:r>
      <w:r w:rsidRPr="007176C7">
        <w:rPr>
          <w:rFonts w:cstheme="minorHAnsi"/>
        </w:rPr>
        <w:t>.001</w:t>
      </w:r>
      <w:r w:rsidR="006C6176">
        <w:rPr>
          <w:rFonts w:cstheme="minorHAnsi"/>
        </w:rPr>
        <w:t xml:space="preserve"> (Tukey adjusted p values </w:t>
      </w:r>
      <w:r w:rsidR="008C202F">
        <w:rPr>
          <w:rFonts w:cstheme="minorHAnsi"/>
        </w:rPr>
        <w:t xml:space="preserve">are </w:t>
      </w:r>
      <w:r w:rsidR="006C6176">
        <w:rPr>
          <w:rFonts w:cstheme="minorHAnsi"/>
        </w:rPr>
        <w:t>reported)</w:t>
      </w:r>
    </w:p>
    <w:p w14:paraId="1330DB21" w14:textId="77777777" w:rsidR="00580370" w:rsidRDefault="00580370" w:rsidP="00580370">
      <w:pPr>
        <w:spacing w:line="480" w:lineRule="auto"/>
        <w:rPr>
          <w:rFonts w:ascii="Times New Roman" w:hAnsi="Times New Roman" w:cs="Times New Roman"/>
          <w:b/>
          <w:sz w:val="20"/>
          <w:szCs w:val="20"/>
        </w:rPr>
      </w:pPr>
    </w:p>
    <w:p w14:paraId="5453494B" w14:textId="77777777" w:rsidR="00580370" w:rsidRPr="00C02D9F" w:rsidRDefault="00580370" w:rsidP="00580370">
      <w:pPr>
        <w:spacing w:line="480" w:lineRule="auto"/>
        <w:rPr>
          <w:rFonts w:cstheme="minorHAnsi"/>
        </w:rPr>
      </w:pPr>
      <w:r w:rsidRPr="00C02D9F">
        <w:rPr>
          <w:rFonts w:cstheme="minorHAnsi"/>
          <w:b/>
        </w:rPr>
        <w:t xml:space="preserve">Figure 3: The genotype of reference SVAs were associated with differential gene expression. </w:t>
      </w:r>
      <w:r w:rsidRPr="00C02D9F">
        <w:rPr>
          <w:rFonts w:cstheme="minorHAnsi"/>
        </w:rPr>
        <w:t>A- At 0 months a 1</w:t>
      </w:r>
      <w:r>
        <w:rPr>
          <w:rFonts w:cstheme="minorHAnsi"/>
        </w:rPr>
        <w:t>.</w:t>
      </w:r>
      <w:r w:rsidRPr="00C02D9F">
        <w:rPr>
          <w:rFonts w:cstheme="minorHAnsi"/>
        </w:rPr>
        <w:t xml:space="preserve">3 fold change in expression of </w:t>
      </w:r>
      <w:r w:rsidRPr="00C02D9F">
        <w:rPr>
          <w:rFonts w:cstheme="minorHAnsi"/>
          <w:i/>
        </w:rPr>
        <w:t>FLACC1</w:t>
      </w:r>
      <w:r w:rsidRPr="00C02D9F">
        <w:rPr>
          <w:rFonts w:cstheme="minorHAnsi"/>
        </w:rPr>
        <w:t xml:space="preserve"> was significantly associated with SVA_11 genotype when comparing PP to AA</w:t>
      </w:r>
      <w:r>
        <w:rPr>
          <w:rFonts w:cstheme="minorHAnsi"/>
        </w:rPr>
        <w:t xml:space="preserve"> (FDR p=0.</w:t>
      </w:r>
      <w:r w:rsidRPr="00C02D9F">
        <w:rPr>
          <w:rFonts w:cstheme="minorHAnsi"/>
        </w:rPr>
        <w:t>04) and at 36 months a 1</w:t>
      </w:r>
      <w:r>
        <w:rPr>
          <w:rFonts w:cstheme="minorHAnsi"/>
        </w:rPr>
        <w:t>.</w:t>
      </w:r>
      <w:r w:rsidRPr="00C02D9F">
        <w:rPr>
          <w:rFonts w:cstheme="minorHAnsi"/>
        </w:rPr>
        <w:t>4 fold change in expression when comparing PP to AA (FDR</w:t>
      </w:r>
      <w:r>
        <w:rPr>
          <w:rFonts w:cstheme="minorHAnsi"/>
        </w:rPr>
        <w:t xml:space="preserve"> p=2.</w:t>
      </w:r>
      <w:r w:rsidRPr="00C02D9F">
        <w:rPr>
          <w:rFonts w:cstheme="minorHAnsi"/>
        </w:rPr>
        <w:t>22x10</w:t>
      </w:r>
      <w:r w:rsidRPr="00C02D9F">
        <w:rPr>
          <w:rFonts w:cstheme="minorHAnsi"/>
          <w:vertAlign w:val="superscript"/>
        </w:rPr>
        <w:t>-5</w:t>
      </w:r>
      <w:r w:rsidRPr="00C02D9F">
        <w:rPr>
          <w:rFonts w:cstheme="minorHAnsi"/>
        </w:rPr>
        <w:t xml:space="preserve">).  B- At 0 months a 3 fold change in expression of </w:t>
      </w:r>
      <w:r w:rsidRPr="00C02D9F">
        <w:rPr>
          <w:rFonts w:cstheme="minorHAnsi"/>
          <w:i/>
        </w:rPr>
        <w:t>HLA-A</w:t>
      </w:r>
      <w:r w:rsidRPr="00C02D9F">
        <w:rPr>
          <w:rFonts w:cstheme="minorHAnsi"/>
        </w:rPr>
        <w:t xml:space="preserve"> was significantly associated with SVA_24 genotype when comparing PA to A</w:t>
      </w:r>
      <w:r>
        <w:rPr>
          <w:rFonts w:cstheme="minorHAnsi"/>
        </w:rPr>
        <w:t>A (FDR p=1.</w:t>
      </w:r>
      <w:r w:rsidRPr="00C02D9F">
        <w:rPr>
          <w:rFonts w:cstheme="minorHAnsi"/>
        </w:rPr>
        <w:t>90x10</w:t>
      </w:r>
      <w:r w:rsidRPr="00C02D9F">
        <w:rPr>
          <w:rFonts w:cstheme="minorHAnsi"/>
          <w:vertAlign w:val="superscript"/>
        </w:rPr>
        <w:t>-78</w:t>
      </w:r>
      <w:r>
        <w:rPr>
          <w:rFonts w:cstheme="minorHAnsi"/>
        </w:rPr>
        <w:t>) and a 3.</w:t>
      </w:r>
      <w:r w:rsidRPr="00C02D9F">
        <w:rPr>
          <w:rFonts w:cstheme="minorHAnsi"/>
        </w:rPr>
        <w:t>7 fold change in expression when comparing PP to AA (FDR p=6</w:t>
      </w:r>
      <w:r>
        <w:rPr>
          <w:rFonts w:cstheme="minorHAnsi"/>
        </w:rPr>
        <w:t>.</w:t>
      </w:r>
      <w:r w:rsidRPr="00C02D9F">
        <w:rPr>
          <w:rFonts w:cstheme="minorHAnsi"/>
        </w:rPr>
        <w:t>22x10</w:t>
      </w:r>
      <w:r w:rsidRPr="00C02D9F">
        <w:rPr>
          <w:rFonts w:cstheme="minorHAnsi"/>
          <w:vertAlign w:val="superscript"/>
        </w:rPr>
        <w:t>-51</w:t>
      </w:r>
      <w:r w:rsidRPr="00C02D9F">
        <w:rPr>
          <w:rFonts w:cstheme="minorHAnsi"/>
        </w:rPr>
        <w:t>). At 36 months a 2</w:t>
      </w:r>
      <w:r>
        <w:rPr>
          <w:rFonts w:cstheme="minorHAnsi"/>
        </w:rPr>
        <w:t>.</w:t>
      </w:r>
      <w:r w:rsidRPr="00C02D9F">
        <w:rPr>
          <w:rFonts w:cstheme="minorHAnsi"/>
        </w:rPr>
        <w:t xml:space="preserve">5 fold </w:t>
      </w:r>
      <w:r w:rsidRPr="00C02D9F">
        <w:rPr>
          <w:rFonts w:cstheme="minorHAnsi"/>
        </w:rPr>
        <w:lastRenderedPageBreak/>
        <w:t xml:space="preserve">change in expression of </w:t>
      </w:r>
      <w:r w:rsidRPr="00C02D9F">
        <w:rPr>
          <w:rFonts w:cstheme="minorHAnsi"/>
          <w:i/>
        </w:rPr>
        <w:t>HLA-A</w:t>
      </w:r>
      <w:r w:rsidRPr="00C02D9F">
        <w:rPr>
          <w:rFonts w:cstheme="minorHAnsi"/>
        </w:rPr>
        <w:t xml:space="preserve"> was significantly associated with SVA_24 genotype when comparing PA to AA (FDR p=7</w:t>
      </w:r>
      <w:r>
        <w:rPr>
          <w:rFonts w:cstheme="minorHAnsi"/>
        </w:rPr>
        <w:t>.</w:t>
      </w:r>
      <w:r w:rsidRPr="00C02D9F">
        <w:rPr>
          <w:rFonts w:cstheme="minorHAnsi"/>
        </w:rPr>
        <w:t>51x10</w:t>
      </w:r>
      <w:r w:rsidRPr="00C02D9F">
        <w:rPr>
          <w:rFonts w:cstheme="minorHAnsi"/>
          <w:vertAlign w:val="superscript"/>
        </w:rPr>
        <w:t>-60</w:t>
      </w:r>
      <w:r w:rsidRPr="00C02D9F">
        <w:rPr>
          <w:rFonts w:cstheme="minorHAnsi"/>
        </w:rPr>
        <w:t>) and a 3</w:t>
      </w:r>
      <w:r>
        <w:rPr>
          <w:rFonts w:cstheme="minorHAnsi"/>
        </w:rPr>
        <w:t>.</w:t>
      </w:r>
      <w:r w:rsidRPr="00C02D9F">
        <w:rPr>
          <w:rFonts w:cstheme="minorHAnsi"/>
        </w:rPr>
        <w:t>6 fold change in expression when comparing PP to AA (FDR p=2</w:t>
      </w:r>
      <w:r>
        <w:rPr>
          <w:rFonts w:cstheme="minorHAnsi"/>
        </w:rPr>
        <w:t>.</w:t>
      </w:r>
      <w:r w:rsidRPr="00C02D9F">
        <w:rPr>
          <w:rFonts w:cstheme="minorHAnsi"/>
        </w:rPr>
        <w:t>49x10</w:t>
      </w:r>
      <w:r w:rsidRPr="00C02D9F">
        <w:rPr>
          <w:rFonts w:cstheme="minorHAnsi"/>
          <w:vertAlign w:val="superscript"/>
        </w:rPr>
        <w:t>-38</w:t>
      </w:r>
      <w:r w:rsidRPr="00C02D9F">
        <w:rPr>
          <w:rFonts w:cstheme="minorHAnsi"/>
        </w:rPr>
        <w:t xml:space="preserve">). n=608 </w:t>
      </w:r>
    </w:p>
    <w:p w14:paraId="1A2FA6F4" w14:textId="77777777" w:rsidR="00580370" w:rsidRPr="006E4317" w:rsidRDefault="00580370" w:rsidP="00580370">
      <w:pPr>
        <w:spacing w:line="480" w:lineRule="auto"/>
        <w:rPr>
          <w:rFonts w:cstheme="minorHAnsi"/>
          <w:b/>
          <w:color w:val="FF0000"/>
        </w:rPr>
      </w:pPr>
    </w:p>
    <w:p w14:paraId="3FFF6FEF" w14:textId="1851E55C" w:rsidR="00580370" w:rsidRPr="007176C7" w:rsidRDefault="00580370" w:rsidP="004D6D0E">
      <w:pPr>
        <w:spacing w:before="240" w:line="480" w:lineRule="auto"/>
        <w:rPr>
          <w:rFonts w:cstheme="minorHAnsi"/>
          <w:b/>
        </w:rPr>
      </w:pPr>
      <w:r w:rsidRPr="001269C4">
        <w:rPr>
          <w:rFonts w:cstheme="minorHAnsi"/>
          <w:b/>
        </w:rPr>
        <w:t>Figure 4: The expression of several genes at the 17q21</w:t>
      </w:r>
      <w:r w:rsidRPr="001269C4">
        <w:rPr>
          <w:rFonts w:cstheme="minorHAnsi"/>
        </w:rPr>
        <w:t>.</w:t>
      </w:r>
      <w:r w:rsidRPr="001269C4">
        <w:rPr>
          <w:rFonts w:cstheme="minorHAnsi"/>
          <w:b/>
        </w:rPr>
        <w:t>31 locus were associated with SVA_67</w:t>
      </w:r>
      <w:r w:rsidRPr="001269C4">
        <w:rPr>
          <w:rFonts w:cstheme="minorHAnsi"/>
        </w:rPr>
        <w:t>.</w:t>
      </w:r>
      <w:r w:rsidRPr="001269C4">
        <w:rPr>
          <w:rFonts w:cstheme="minorHAnsi"/>
          <w:b/>
        </w:rPr>
        <w:t xml:space="preserve">  </w:t>
      </w:r>
      <w:r w:rsidRPr="001269C4">
        <w:rPr>
          <w:rFonts w:cstheme="minorHAnsi"/>
        </w:rPr>
        <w:t xml:space="preserve">A- A schematic modified from UCSC genome browser of the 1.15Mb region on chromosome 17 that contains six of the genes whose expression was associated with SVA_67. </w:t>
      </w:r>
      <w:r w:rsidR="00535340" w:rsidRPr="00535340">
        <w:rPr>
          <w:rFonts w:cstheme="minorHAnsi"/>
        </w:rPr>
        <w:t xml:space="preserve">B- At 0 months a 1.5 fold change in expression of </w:t>
      </w:r>
      <w:r w:rsidR="00535340" w:rsidRPr="00535340">
        <w:rPr>
          <w:rFonts w:cstheme="minorHAnsi"/>
          <w:i/>
        </w:rPr>
        <w:t>PLEKHM1</w:t>
      </w:r>
      <w:r w:rsidR="00535340" w:rsidRPr="00535340">
        <w:rPr>
          <w:rFonts w:cstheme="minorHAnsi"/>
        </w:rPr>
        <w:t xml:space="preserve"> was significantly associated with SVA_67 genotype when comparing PP to AA (FDR p=2.38x10</w:t>
      </w:r>
      <w:r w:rsidR="00535340" w:rsidRPr="00535340">
        <w:rPr>
          <w:rFonts w:cstheme="minorHAnsi"/>
          <w:vertAlign w:val="superscript"/>
        </w:rPr>
        <w:t>-6</w:t>
      </w:r>
      <w:r w:rsidR="00535340" w:rsidRPr="00535340">
        <w:rPr>
          <w:rFonts w:cstheme="minorHAnsi"/>
        </w:rPr>
        <w:t>) and a 0.8 fold change in expression when comparing PA to PP (FDR p=2.40x10</w:t>
      </w:r>
      <w:r w:rsidR="00535340" w:rsidRPr="00535340">
        <w:rPr>
          <w:rFonts w:cstheme="minorHAnsi"/>
          <w:vertAlign w:val="superscript"/>
        </w:rPr>
        <w:t>-9</w:t>
      </w:r>
      <w:r w:rsidR="00535340" w:rsidRPr="00535340">
        <w:rPr>
          <w:rFonts w:cstheme="minorHAnsi"/>
        </w:rPr>
        <w:t xml:space="preserve">). At 36 months a 1.4 fold change in expression of </w:t>
      </w:r>
      <w:r w:rsidR="00535340" w:rsidRPr="00535340">
        <w:rPr>
          <w:rFonts w:cstheme="minorHAnsi"/>
          <w:i/>
        </w:rPr>
        <w:t>PLEKHM1</w:t>
      </w:r>
      <w:r w:rsidR="00535340" w:rsidRPr="00535340">
        <w:rPr>
          <w:rFonts w:cstheme="minorHAnsi"/>
        </w:rPr>
        <w:t xml:space="preserve"> was significantly associated with SVA_67 genotype when comparing PP to AA (FDR p=</w:t>
      </w:r>
      <w:r w:rsidR="00535340">
        <w:rPr>
          <w:rFonts w:cstheme="minorHAnsi"/>
        </w:rPr>
        <w:t>0</w:t>
      </w:r>
      <w:r w:rsidR="00535340" w:rsidRPr="00535340">
        <w:rPr>
          <w:rFonts w:cstheme="minorHAnsi"/>
        </w:rPr>
        <w:t>.008) and a 0.8 fold change in expression when comparing PA to PP (FDR p=1.01x10</w:t>
      </w:r>
      <w:r w:rsidR="00535340" w:rsidRPr="00535340">
        <w:rPr>
          <w:rFonts w:cstheme="minorHAnsi"/>
          <w:vertAlign w:val="superscript"/>
        </w:rPr>
        <w:t>-6</w:t>
      </w:r>
      <w:r w:rsidR="00535340" w:rsidRPr="00535340">
        <w:rPr>
          <w:rFonts w:cstheme="minorHAnsi"/>
        </w:rPr>
        <w:t>).</w:t>
      </w:r>
      <w:r w:rsidR="00535340" w:rsidRPr="00535340">
        <w:rPr>
          <w:rFonts w:cstheme="minorHAnsi"/>
          <w:b/>
        </w:rPr>
        <w:t xml:space="preserve"> </w:t>
      </w:r>
      <w:r w:rsidR="00535340" w:rsidRPr="00535340">
        <w:rPr>
          <w:rFonts w:cstheme="minorHAnsi"/>
        </w:rPr>
        <w:t xml:space="preserve">C- At 0 months a 1.6 fold change in expression of </w:t>
      </w:r>
      <w:r w:rsidR="00535340" w:rsidRPr="00535340">
        <w:rPr>
          <w:rFonts w:cstheme="minorHAnsi"/>
          <w:i/>
        </w:rPr>
        <w:t>ARL17A</w:t>
      </w:r>
      <w:r w:rsidR="00535340" w:rsidRPr="00535340">
        <w:rPr>
          <w:rFonts w:cstheme="minorHAnsi"/>
        </w:rPr>
        <w:t xml:space="preserve"> was significantly associated with SVA_67 genotype when comparing PP to AA (FDR p=8.72x10</w:t>
      </w:r>
      <w:r w:rsidR="00535340" w:rsidRPr="00535340">
        <w:rPr>
          <w:rFonts w:cstheme="minorHAnsi"/>
          <w:vertAlign w:val="superscript"/>
        </w:rPr>
        <w:t>-5</w:t>
      </w:r>
      <w:r w:rsidR="00535340" w:rsidRPr="00535340">
        <w:rPr>
          <w:rFonts w:cstheme="minorHAnsi"/>
        </w:rPr>
        <w:t>) and a 0.8 fold change in expression when comparing PA to PP (FDR p=1.21x10</w:t>
      </w:r>
      <w:r w:rsidR="00535340" w:rsidRPr="00535340">
        <w:rPr>
          <w:rFonts w:cstheme="minorHAnsi"/>
          <w:vertAlign w:val="superscript"/>
        </w:rPr>
        <w:t>-9</w:t>
      </w:r>
      <w:r w:rsidR="00535340" w:rsidRPr="00535340">
        <w:rPr>
          <w:rFonts w:cstheme="minorHAnsi"/>
        </w:rPr>
        <w:t xml:space="preserve">). At 36 months a 1.5 fold change in expression of </w:t>
      </w:r>
      <w:r w:rsidR="00535340" w:rsidRPr="00535340">
        <w:rPr>
          <w:rFonts w:cstheme="minorHAnsi"/>
          <w:i/>
        </w:rPr>
        <w:t>ARL17A</w:t>
      </w:r>
      <w:r w:rsidR="00535340" w:rsidRPr="00535340">
        <w:rPr>
          <w:rFonts w:cstheme="minorHAnsi"/>
        </w:rPr>
        <w:t xml:space="preserve"> was significantly associated with SVA_67 genotype when comparing PP to AA (FDR p=</w:t>
      </w:r>
      <w:r w:rsidR="00535340">
        <w:rPr>
          <w:rFonts w:cstheme="minorHAnsi"/>
        </w:rPr>
        <w:t>0</w:t>
      </w:r>
      <w:r w:rsidR="00535340" w:rsidRPr="00535340">
        <w:rPr>
          <w:rFonts w:cstheme="minorHAnsi"/>
        </w:rPr>
        <w:t>.006) and a 0.8 fold change in expression when comparing PA to PP (FDR p=</w:t>
      </w:r>
      <w:r w:rsidR="00535340">
        <w:rPr>
          <w:rFonts w:cstheme="minorHAnsi"/>
        </w:rPr>
        <w:t>0</w:t>
      </w:r>
      <w:r w:rsidR="00535340" w:rsidRPr="00535340">
        <w:rPr>
          <w:rFonts w:cstheme="minorHAnsi"/>
        </w:rPr>
        <w:t xml:space="preserve">.003). D- At 0 months a 1.8 fold change in expression of </w:t>
      </w:r>
      <w:r w:rsidR="00535340" w:rsidRPr="00535340">
        <w:rPr>
          <w:rFonts w:cstheme="minorHAnsi"/>
          <w:i/>
        </w:rPr>
        <w:t>CRHR1</w:t>
      </w:r>
      <w:r w:rsidR="00535340" w:rsidRPr="00535340">
        <w:rPr>
          <w:rFonts w:cstheme="minorHAnsi"/>
        </w:rPr>
        <w:t xml:space="preserve"> was significantly associated with SVA_67 genotype when comparing PP to AA (FDR p=7x10</w:t>
      </w:r>
      <w:r w:rsidR="00535340" w:rsidRPr="00535340">
        <w:rPr>
          <w:rFonts w:cstheme="minorHAnsi"/>
          <w:vertAlign w:val="superscript"/>
        </w:rPr>
        <w:t>-4</w:t>
      </w:r>
      <w:r w:rsidR="00535340" w:rsidRPr="00535340">
        <w:rPr>
          <w:rFonts w:cstheme="minorHAnsi"/>
        </w:rPr>
        <w:t>) and a 0.7 fold change in expression when comparing PA to PP (FDR p=1.47x10</w:t>
      </w:r>
      <w:r w:rsidR="00535340" w:rsidRPr="00535340">
        <w:rPr>
          <w:rFonts w:cstheme="minorHAnsi"/>
          <w:vertAlign w:val="superscript"/>
        </w:rPr>
        <w:t>-8</w:t>
      </w:r>
      <w:r w:rsidR="00535340" w:rsidRPr="00535340">
        <w:rPr>
          <w:rFonts w:cstheme="minorHAnsi"/>
        </w:rPr>
        <w:t xml:space="preserve">). At 36 months a 2.1 fold change in expression of </w:t>
      </w:r>
      <w:r w:rsidR="00535340" w:rsidRPr="00535340">
        <w:rPr>
          <w:rFonts w:cstheme="minorHAnsi"/>
          <w:i/>
        </w:rPr>
        <w:t>CRHR1</w:t>
      </w:r>
      <w:r w:rsidR="00535340" w:rsidRPr="00535340">
        <w:rPr>
          <w:rFonts w:cstheme="minorHAnsi"/>
        </w:rPr>
        <w:t xml:space="preserve"> was significantly associated with SVA_67 genotype when comparing PP to AA (FDR p=2.5x10</w:t>
      </w:r>
      <w:r w:rsidR="00535340" w:rsidRPr="00535340">
        <w:rPr>
          <w:rFonts w:cstheme="minorHAnsi"/>
          <w:vertAlign w:val="superscript"/>
        </w:rPr>
        <w:t>-4</w:t>
      </w:r>
      <w:r w:rsidR="00535340" w:rsidRPr="00535340">
        <w:rPr>
          <w:rFonts w:cstheme="minorHAnsi"/>
        </w:rPr>
        <w:t>) and a 0.7 fold change in expression when comparing PA to PP (FDR p=1.87x10</w:t>
      </w:r>
      <w:r w:rsidR="0040676D">
        <w:rPr>
          <w:rFonts w:cstheme="minorHAnsi"/>
          <w:vertAlign w:val="superscript"/>
        </w:rPr>
        <w:t>-5</w:t>
      </w:r>
      <w:r w:rsidR="00535340" w:rsidRPr="00535340">
        <w:rPr>
          <w:rFonts w:cstheme="minorHAnsi"/>
        </w:rPr>
        <w:t>).</w:t>
      </w:r>
      <w:r w:rsidR="00535340">
        <w:rPr>
          <w:rFonts w:cstheme="minorHAnsi"/>
        </w:rPr>
        <w:t xml:space="preserve"> E– At 0 months a 0</w:t>
      </w:r>
      <w:r w:rsidR="00535340" w:rsidRPr="00535340">
        <w:rPr>
          <w:rFonts w:cstheme="minorHAnsi"/>
        </w:rPr>
        <w:t xml:space="preserve">.8 fold change in expression of </w:t>
      </w:r>
      <w:r w:rsidR="00535340">
        <w:rPr>
          <w:rFonts w:cstheme="minorHAnsi"/>
          <w:i/>
        </w:rPr>
        <w:t>MAPT</w:t>
      </w:r>
      <w:r w:rsidR="00535340" w:rsidRPr="00535340">
        <w:rPr>
          <w:rFonts w:cstheme="minorHAnsi"/>
        </w:rPr>
        <w:t xml:space="preserve"> was significantly associated with SVA_67 genotype when comparing PA to PP (FDR p=</w:t>
      </w:r>
      <w:r w:rsidR="00535340">
        <w:rPr>
          <w:rFonts w:cstheme="minorHAnsi"/>
        </w:rPr>
        <w:t>0.001</w:t>
      </w:r>
      <w:r w:rsidR="00535340" w:rsidRPr="00535340">
        <w:rPr>
          <w:rFonts w:cstheme="minorHAnsi"/>
        </w:rPr>
        <w:t xml:space="preserve">). </w:t>
      </w:r>
      <w:r w:rsidR="00635B44">
        <w:rPr>
          <w:rFonts w:cstheme="minorHAnsi"/>
        </w:rPr>
        <w:t>At 36 months a 2.3</w:t>
      </w:r>
      <w:r w:rsidR="00635B44" w:rsidRPr="00535340">
        <w:rPr>
          <w:rFonts w:cstheme="minorHAnsi"/>
        </w:rPr>
        <w:t xml:space="preserve"> fold change in expression of </w:t>
      </w:r>
      <w:r w:rsidR="00635B44">
        <w:rPr>
          <w:rFonts w:cstheme="minorHAnsi"/>
          <w:i/>
        </w:rPr>
        <w:t>MAPT</w:t>
      </w:r>
      <w:r w:rsidR="00635B44" w:rsidRPr="00535340">
        <w:rPr>
          <w:rFonts w:cstheme="minorHAnsi"/>
        </w:rPr>
        <w:t xml:space="preserve"> was significantly associated with SVA_67 genotype when comparing </w:t>
      </w:r>
      <w:r w:rsidR="00635B44">
        <w:rPr>
          <w:rFonts w:cstheme="minorHAnsi"/>
        </w:rPr>
        <w:t>PP to AA</w:t>
      </w:r>
      <w:r w:rsidR="00635B44" w:rsidRPr="00535340">
        <w:rPr>
          <w:rFonts w:cstheme="minorHAnsi"/>
        </w:rPr>
        <w:t xml:space="preserve"> (FDR p=</w:t>
      </w:r>
      <w:r w:rsidR="00635B44">
        <w:rPr>
          <w:rFonts w:cstheme="minorHAnsi"/>
        </w:rPr>
        <w:t>0.002</w:t>
      </w:r>
      <w:r w:rsidR="00635B44" w:rsidRPr="00535340">
        <w:rPr>
          <w:rFonts w:cstheme="minorHAnsi"/>
        </w:rPr>
        <w:t>)</w:t>
      </w:r>
      <w:r w:rsidR="0040676D">
        <w:rPr>
          <w:rFonts w:cstheme="minorHAnsi"/>
        </w:rPr>
        <w:t xml:space="preserve"> and a 0.7 fold change in expression when comparing PA to PP (FDR p=0.01)</w:t>
      </w:r>
      <w:r w:rsidR="00635B44" w:rsidRPr="00535340">
        <w:rPr>
          <w:rFonts w:cstheme="minorHAnsi"/>
        </w:rPr>
        <w:t xml:space="preserve">. </w:t>
      </w:r>
      <w:r w:rsidR="00535340">
        <w:rPr>
          <w:rFonts w:cstheme="minorHAnsi"/>
        </w:rPr>
        <w:t xml:space="preserve">F– At 0 </w:t>
      </w:r>
      <w:r w:rsidR="00535340">
        <w:rPr>
          <w:rFonts w:cstheme="minorHAnsi"/>
        </w:rPr>
        <w:lastRenderedPageBreak/>
        <w:t>months a 1.2</w:t>
      </w:r>
      <w:r w:rsidR="00535340" w:rsidRPr="00535340">
        <w:rPr>
          <w:rFonts w:cstheme="minorHAnsi"/>
        </w:rPr>
        <w:t xml:space="preserve"> fold change in expression of </w:t>
      </w:r>
      <w:r w:rsidR="00535340">
        <w:rPr>
          <w:rFonts w:cstheme="minorHAnsi"/>
          <w:i/>
        </w:rPr>
        <w:t>LRRC37A</w:t>
      </w:r>
      <w:r w:rsidR="00535340" w:rsidRPr="00535340">
        <w:rPr>
          <w:rFonts w:cstheme="minorHAnsi"/>
        </w:rPr>
        <w:t xml:space="preserve"> was significantly associated with SVA_67 genotype when comparing PA to PP (FDR p=</w:t>
      </w:r>
      <w:r w:rsidR="00535340">
        <w:rPr>
          <w:rFonts w:cstheme="minorHAnsi"/>
        </w:rPr>
        <w:t>0.03</w:t>
      </w:r>
      <w:r w:rsidR="00535340" w:rsidRPr="00535340">
        <w:rPr>
          <w:rFonts w:cstheme="minorHAnsi"/>
        </w:rPr>
        <w:t xml:space="preserve">). </w:t>
      </w:r>
      <w:r w:rsidR="007C0890">
        <w:rPr>
          <w:rFonts w:cstheme="minorHAnsi"/>
        </w:rPr>
        <w:t>At 36 months 1.2</w:t>
      </w:r>
      <w:r w:rsidR="007C0890" w:rsidRPr="00535340">
        <w:rPr>
          <w:rFonts w:cstheme="minorHAnsi"/>
        </w:rPr>
        <w:t xml:space="preserve"> fold change in expression of </w:t>
      </w:r>
      <w:r w:rsidR="007C0890">
        <w:rPr>
          <w:rFonts w:cstheme="minorHAnsi"/>
          <w:i/>
        </w:rPr>
        <w:t>LRRC37A</w:t>
      </w:r>
      <w:r w:rsidR="007C0890" w:rsidRPr="00535340">
        <w:rPr>
          <w:rFonts w:cstheme="minorHAnsi"/>
        </w:rPr>
        <w:t xml:space="preserve"> was significantly associated with SVA_67 genotype </w:t>
      </w:r>
      <w:r w:rsidR="007C0890">
        <w:rPr>
          <w:rFonts w:cstheme="minorHAnsi"/>
        </w:rPr>
        <w:t>when comparing PA to PP (FDR p=0.002)</w:t>
      </w:r>
      <w:r w:rsidR="007C0890" w:rsidRPr="00535340">
        <w:rPr>
          <w:rFonts w:cstheme="minorHAnsi"/>
        </w:rPr>
        <w:t xml:space="preserve">. </w:t>
      </w:r>
      <w:r w:rsidR="00535340">
        <w:rPr>
          <w:rFonts w:cstheme="minorHAnsi"/>
        </w:rPr>
        <w:t xml:space="preserve"> G -</w:t>
      </w:r>
      <w:r w:rsidR="007C0890">
        <w:rPr>
          <w:rFonts w:cstheme="minorHAnsi"/>
        </w:rPr>
        <w:t xml:space="preserve"> At 36 months 1.2 </w:t>
      </w:r>
      <w:r w:rsidR="007C0890" w:rsidRPr="00535340">
        <w:rPr>
          <w:rFonts w:cstheme="minorHAnsi"/>
        </w:rPr>
        <w:t xml:space="preserve">fold change in expression of </w:t>
      </w:r>
      <w:r w:rsidR="007C0890">
        <w:rPr>
          <w:rFonts w:cstheme="minorHAnsi"/>
          <w:i/>
        </w:rPr>
        <w:t xml:space="preserve">KANSL1 </w:t>
      </w:r>
      <w:r w:rsidR="007C0890" w:rsidRPr="00535340">
        <w:rPr>
          <w:rFonts w:cstheme="minorHAnsi"/>
        </w:rPr>
        <w:t xml:space="preserve">was significantly associated with SVA_67 genotype </w:t>
      </w:r>
      <w:r w:rsidR="007C0890">
        <w:rPr>
          <w:rFonts w:cstheme="minorHAnsi"/>
        </w:rPr>
        <w:t>when comparing PA to PP (FDR p=0.06)</w:t>
      </w:r>
      <w:r w:rsidR="007C0890" w:rsidRPr="00535340">
        <w:rPr>
          <w:rFonts w:cstheme="minorHAnsi"/>
        </w:rPr>
        <w:t xml:space="preserve">. </w:t>
      </w:r>
      <w:r w:rsidRPr="001269C4">
        <w:rPr>
          <w:rFonts w:cstheme="minorHAnsi"/>
        </w:rPr>
        <w:t>n=608</w:t>
      </w:r>
    </w:p>
    <w:sectPr w:rsidR="00580370" w:rsidRPr="007176C7" w:rsidSect="005C3E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D39CAD" w14:textId="77777777" w:rsidR="001322DC" w:rsidRDefault="001322DC" w:rsidP="009651CD">
      <w:pPr>
        <w:spacing w:after="0" w:line="240" w:lineRule="auto"/>
      </w:pPr>
      <w:r>
        <w:separator/>
      </w:r>
    </w:p>
  </w:endnote>
  <w:endnote w:type="continuationSeparator" w:id="0">
    <w:p w14:paraId="753B266A" w14:textId="77777777" w:rsidR="001322DC" w:rsidRDefault="001322DC" w:rsidP="009651CD">
      <w:pPr>
        <w:spacing w:after="0" w:line="240" w:lineRule="auto"/>
      </w:pPr>
      <w:r>
        <w:continuationSeparator/>
      </w:r>
    </w:p>
  </w:endnote>
  <w:endnote w:type="continuationNotice" w:id="1">
    <w:p w14:paraId="4C134612" w14:textId="77777777" w:rsidR="001322DC" w:rsidRDefault="001322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3643111"/>
      <w:docPartObj>
        <w:docPartGallery w:val="Page Numbers (Bottom of Page)"/>
        <w:docPartUnique/>
      </w:docPartObj>
    </w:sdtPr>
    <w:sdtEndPr>
      <w:rPr>
        <w:noProof/>
      </w:rPr>
    </w:sdtEndPr>
    <w:sdtContent>
      <w:p w14:paraId="6B519803" w14:textId="089AE9A5" w:rsidR="00FA0B23" w:rsidRDefault="00FA0B23">
        <w:pPr>
          <w:pStyle w:val="Footer"/>
          <w:jc w:val="center"/>
        </w:pPr>
        <w:r>
          <w:fldChar w:fldCharType="begin"/>
        </w:r>
        <w:r>
          <w:instrText xml:space="preserve"> PAGE   \* MERGEFORMAT </w:instrText>
        </w:r>
        <w:r>
          <w:fldChar w:fldCharType="separate"/>
        </w:r>
        <w:r w:rsidR="004555AC">
          <w:rPr>
            <w:noProof/>
          </w:rPr>
          <w:t>1</w:t>
        </w:r>
        <w:r>
          <w:rPr>
            <w:noProof/>
          </w:rPr>
          <w:fldChar w:fldCharType="end"/>
        </w:r>
      </w:p>
    </w:sdtContent>
  </w:sdt>
  <w:p w14:paraId="5DE619B8" w14:textId="77777777" w:rsidR="00FA0B23" w:rsidRDefault="00FA0B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0ED81" w14:textId="77777777" w:rsidR="001322DC" w:rsidRDefault="001322DC" w:rsidP="009651CD">
      <w:pPr>
        <w:spacing w:after="0" w:line="240" w:lineRule="auto"/>
      </w:pPr>
      <w:r>
        <w:separator/>
      </w:r>
    </w:p>
  </w:footnote>
  <w:footnote w:type="continuationSeparator" w:id="0">
    <w:p w14:paraId="75AE14B2" w14:textId="77777777" w:rsidR="001322DC" w:rsidRDefault="001322DC" w:rsidP="009651CD">
      <w:pPr>
        <w:spacing w:after="0" w:line="240" w:lineRule="auto"/>
      </w:pPr>
      <w:r>
        <w:continuationSeparator/>
      </w:r>
    </w:p>
  </w:footnote>
  <w:footnote w:type="continuationNotice" w:id="1">
    <w:p w14:paraId="3180329C" w14:textId="77777777" w:rsidR="001322DC" w:rsidRDefault="001322D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84428"/>
    <w:multiLevelType w:val="hybridMultilevel"/>
    <w:tmpl w:val="5A82873C"/>
    <w:lvl w:ilvl="0" w:tplc="CB76EFAC">
      <w:numFmt w:val="bullet"/>
      <w:lvlText w:val=""/>
      <w:lvlJc w:val="left"/>
      <w:pPr>
        <w:ind w:left="720" w:hanging="360"/>
      </w:pPr>
      <w:rPr>
        <w:rFonts w:ascii="Symbol" w:eastAsiaTheme="minorHAnsi" w:hAnsi="Symbol" w:cstheme="minorBidi" w:hint="default"/>
        <w:b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C110618"/>
    <w:multiLevelType w:val="hybridMultilevel"/>
    <w:tmpl w:val="2AAEDBF2"/>
    <w:lvl w:ilvl="0" w:tplc="9A98483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9157058-9089-453A-855D-51E35EBE7762}"/>
    <w:docVar w:name="dgnword-eventsink" w:val="2150693135168"/>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spfdvrzv9xe1ersfoxvzszrp02te90fdsf&quot;&gt;CCCTCTSVAmanuscript&lt;record-ids&gt;&lt;item&gt;1&lt;/item&gt;&lt;item&gt;2&lt;/item&gt;&lt;/record-ids&gt;&lt;/item&gt;&lt;/Libraries&gt;"/>
  </w:docVars>
  <w:rsids>
    <w:rsidRoot w:val="007A10E0"/>
    <w:rsid w:val="000000FF"/>
    <w:rsid w:val="000003E6"/>
    <w:rsid w:val="00000DE0"/>
    <w:rsid w:val="000026A7"/>
    <w:rsid w:val="00002858"/>
    <w:rsid w:val="0000340A"/>
    <w:rsid w:val="00003F74"/>
    <w:rsid w:val="00004813"/>
    <w:rsid w:val="00004CBF"/>
    <w:rsid w:val="00007B78"/>
    <w:rsid w:val="0001118D"/>
    <w:rsid w:val="00012092"/>
    <w:rsid w:val="0001391E"/>
    <w:rsid w:val="0001608D"/>
    <w:rsid w:val="00023E9C"/>
    <w:rsid w:val="0002422E"/>
    <w:rsid w:val="000249BA"/>
    <w:rsid w:val="00024B50"/>
    <w:rsid w:val="0002710E"/>
    <w:rsid w:val="0003070C"/>
    <w:rsid w:val="000349DC"/>
    <w:rsid w:val="00034DD5"/>
    <w:rsid w:val="00034DFB"/>
    <w:rsid w:val="000358AB"/>
    <w:rsid w:val="0003663E"/>
    <w:rsid w:val="000378FF"/>
    <w:rsid w:val="00037F10"/>
    <w:rsid w:val="0004064D"/>
    <w:rsid w:val="00044600"/>
    <w:rsid w:val="0005086E"/>
    <w:rsid w:val="00054249"/>
    <w:rsid w:val="0005600B"/>
    <w:rsid w:val="0005749D"/>
    <w:rsid w:val="000602C2"/>
    <w:rsid w:val="000609AE"/>
    <w:rsid w:val="00060DE9"/>
    <w:rsid w:val="0006201F"/>
    <w:rsid w:val="00062DED"/>
    <w:rsid w:val="00063244"/>
    <w:rsid w:val="0006341E"/>
    <w:rsid w:val="000644F6"/>
    <w:rsid w:val="0006521D"/>
    <w:rsid w:val="00065443"/>
    <w:rsid w:val="000665ED"/>
    <w:rsid w:val="00067EFB"/>
    <w:rsid w:val="00071523"/>
    <w:rsid w:val="00075F61"/>
    <w:rsid w:val="00075F85"/>
    <w:rsid w:val="000844B1"/>
    <w:rsid w:val="00084CF8"/>
    <w:rsid w:val="00085A78"/>
    <w:rsid w:val="00090812"/>
    <w:rsid w:val="0009452D"/>
    <w:rsid w:val="00096D8A"/>
    <w:rsid w:val="000A1930"/>
    <w:rsid w:val="000A1998"/>
    <w:rsid w:val="000A2DDC"/>
    <w:rsid w:val="000A5924"/>
    <w:rsid w:val="000A5F6E"/>
    <w:rsid w:val="000B2ADE"/>
    <w:rsid w:val="000B40E5"/>
    <w:rsid w:val="000B7389"/>
    <w:rsid w:val="000B79D9"/>
    <w:rsid w:val="000C08C8"/>
    <w:rsid w:val="000C4033"/>
    <w:rsid w:val="000C623C"/>
    <w:rsid w:val="000D0968"/>
    <w:rsid w:val="000D0D15"/>
    <w:rsid w:val="000D12B6"/>
    <w:rsid w:val="000D179E"/>
    <w:rsid w:val="000D3BD9"/>
    <w:rsid w:val="000E0F22"/>
    <w:rsid w:val="000E1360"/>
    <w:rsid w:val="000E5B3D"/>
    <w:rsid w:val="000F041B"/>
    <w:rsid w:val="000F42C7"/>
    <w:rsid w:val="000F5C20"/>
    <w:rsid w:val="000F76D2"/>
    <w:rsid w:val="0010104A"/>
    <w:rsid w:val="00101211"/>
    <w:rsid w:val="00103204"/>
    <w:rsid w:val="001054C2"/>
    <w:rsid w:val="00105EE9"/>
    <w:rsid w:val="00112CAA"/>
    <w:rsid w:val="001142BC"/>
    <w:rsid w:val="001200B6"/>
    <w:rsid w:val="00123B63"/>
    <w:rsid w:val="0012413B"/>
    <w:rsid w:val="00124819"/>
    <w:rsid w:val="001269C4"/>
    <w:rsid w:val="0012721C"/>
    <w:rsid w:val="0012739D"/>
    <w:rsid w:val="001322DC"/>
    <w:rsid w:val="00132431"/>
    <w:rsid w:val="0013313E"/>
    <w:rsid w:val="001432C3"/>
    <w:rsid w:val="00144E35"/>
    <w:rsid w:val="00145429"/>
    <w:rsid w:val="00145706"/>
    <w:rsid w:val="00145707"/>
    <w:rsid w:val="0014659C"/>
    <w:rsid w:val="00147845"/>
    <w:rsid w:val="001504A0"/>
    <w:rsid w:val="00152A59"/>
    <w:rsid w:val="00152CA5"/>
    <w:rsid w:val="00154622"/>
    <w:rsid w:val="00155F7D"/>
    <w:rsid w:val="00156211"/>
    <w:rsid w:val="0015668C"/>
    <w:rsid w:val="001602C5"/>
    <w:rsid w:val="0016093B"/>
    <w:rsid w:val="00161BDC"/>
    <w:rsid w:val="0016359B"/>
    <w:rsid w:val="00163D46"/>
    <w:rsid w:val="00163DC0"/>
    <w:rsid w:val="0017171C"/>
    <w:rsid w:val="001720BA"/>
    <w:rsid w:val="0017552E"/>
    <w:rsid w:val="001756A0"/>
    <w:rsid w:val="00176DD4"/>
    <w:rsid w:val="00177719"/>
    <w:rsid w:val="0018113D"/>
    <w:rsid w:val="001814A2"/>
    <w:rsid w:val="00181607"/>
    <w:rsid w:val="00181756"/>
    <w:rsid w:val="00182030"/>
    <w:rsid w:val="00183017"/>
    <w:rsid w:val="001844DD"/>
    <w:rsid w:val="00185693"/>
    <w:rsid w:val="001863D5"/>
    <w:rsid w:val="00187A0D"/>
    <w:rsid w:val="001928EB"/>
    <w:rsid w:val="00193129"/>
    <w:rsid w:val="00193152"/>
    <w:rsid w:val="001938C5"/>
    <w:rsid w:val="00195630"/>
    <w:rsid w:val="00196162"/>
    <w:rsid w:val="00196996"/>
    <w:rsid w:val="001972C7"/>
    <w:rsid w:val="001A1E68"/>
    <w:rsid w:val="001A47BD"/>
    <w:rsid w:val="001A5A1B"/>
    <w:rsid w:val="001A628A"/>
    <w:rsid w:val="001A6DA0"/>
    <w:rsid w:val="001B0138"/>
    <w:rsid w:val="001B3C43"/>
    <w:rsid w:val="001B47E9"/>
    <w:rsid w:val="001B4C44"/>
    <w:rsid w:val="001B74C8"/>
    <w:rsid w:val="001C00D0"/>
    <w:rsid w:val="001C1FE2"/>
    <w:rsid w:val="001C542F"/>
    <w:rsid w:val="001C5CC3"/>
    <w:rsid w:val="001C65CC"/>
    <w:rsid w:val="001D0D54"/>
    <w:rsid w:val="001D0E09"/>
    <w:rsid w:val="001D1CCD"/>
    <w:rsid w:val="001D298C"/>
    <w:rsid w:val="001D635B"/>
    <w:rsid w:val="001D76F1"/>
    <w:rsid w:val="001E0D32"/>
    <w:rsid w:val="001E21FB"/>
    <w:rsid w:val="001E5752"/>
    <w:rsid w:val="001E6751"/>
    <w:rsid w:val="001F143C"/>
    <w:rsid w:val="001F19AB"/>
    <w:rsid w:val="001F1BE5"/>
    <w:rsid w:val="001F1CD8"/>
    <w:rsid w:val="001F3BB1"/>
    <w:rsid w:val="001F4312"/>
    <w:rsid w:val="00200D2D"/>
    <w:rsid w:val="002037F3"/>
    <w:rsid w:val="00204903"/>
    <w:rsid w:val="00205B08"/>
    <w:rsid w:val="00206BA4"/>
    <w:rsid w:val="002078FE"/>
    <w:rsid w:val="002123CD"/>
    <w:rsid w:val="00212D20"/>
    <w:rsid w:val="00214213"/>
    <w:rsid w:val="002145E1"/>
    <w:rsid w:val="00214623"/>
    <w:rsid w:val="00216839"/>
    <w:rsid w:val="00221D27"/>
    <w:rsid w:val="00221D40"/>
    <w:rsid w:val="00223781"/>
    <w:rsid w:val="0022721A"/>
    <w:rsid w:val="0022722F"/>
    <w:rsid w:val="00230D86"/>
    <w:rsid w:val="00232A4F"/>
    <w:rsid w:val="00235FBF"/>
    <w:rsid w:val="00236ADF"/>
    <w:rsid w:val="0024044F"/>
    <w:rsid w:val="0024156B"/>
    <w:rsid w:val="002436F6"/>
    <w:rsid w:val="00243BB2"/>
    <w:rsid w:val="002459C7"/>
    <w:rsid w:val="00245B30"/>
    <w:rsid w:val="0024783F"/>
    <w:rsid w:val="002514FD"/>
    <w:rsid w:val="002525EE"/>
    <w:rsid w:val="002527FE"/>
    <w:rsid w:val="00252BEF"/>
    <w:rsid w:val="00252ECE"/>
    <w:rsid w:val="00256B51"/>
    <w:rsid w:val="0025758F"/>
    <w:rsid w:val="00262175"/>
    <w:rsid w:val="00262D22"/>
    <w:rsid w:val="00265F61"/>
    <w:rsid w:val="00267919"/>
    <w:rsid w:val="00267D17"/>
    <w:rsid w:val="00271AAE"/>
    <w:rsid w:val="0027232C"/>
    <w:rsid w:val="0027244A"/>
    <w:rsid w:val="00280249"/>
    <w:rsid w:val="002807DF"/>
    <w:rsid w:val="00280E23"/>
    <w:rsid w:val="00281705"/>
    <w:rsid w:val="002826E7"/>
    <w:rsid w:val="00284B69"/>
    <w:rsid w:val="00285BD2"/>
    <w:rsid w:val="00286655"/>
    <w:rsid w:val="00287783"/>
    <w:rsid w:val="00295813"/>
    <w:rsid w:val="00296B53"/>
    <w:rsid w:val="00297575"/>
    <w:rsid w:val="002A33CA"/>
    <w:rsid w:val="002A4390"/>
    <w:rsid w:val="002B2165"/>
    <w:rsid w:val="002B3DC5"/>
    <w:rsid w:val="002B65AB"/>
    <w:rsid w:val="002C3ADE"/>
    <w:rsid w:val="002C3B66"/>
    <w:rsid w:val="002C5B99"/>
    <w:rsid w:val="002C6E3B"/>
    <w:rsid w:val="002C740D"/>
    <w:rsid w:val="002C7E0F"/>
    <w:rsid w:val="002D6528"/>
    <w:rsid w:val="002E042D"/>
    <w:rsid w:val="002E6289"/>
    <w:rsid w:val="002F0A69"/>
    <w:rsid w:val="002F3283"/>
    <w:rsid w:val="002F5ADB"/>
    <w:rsid w:val="00301359"/>
    <w:rsid w:val="00302707"/>
    <w:rsid w:val="0030293C"/>
    <w:rsid w:val="003041A3"/>
    <w:rsid w:val="00306736"/>
    <w:rsid w:val="00306CB7"/>
    <w:rsid w:val="003072D3"/>
    <w:rsid w:val="0030760C"/>
    <w:rsid w:val="00307DBE"/>
    <w:rsid w:val="00311033"/>
    <w:rsid w:val="00311FFE"/>
    <w:rsid w:val="00313187"/>
    <w:rsid w:val="00313E5E"/>
    <w:rsid w:val="00316422"/>
    <w:rsid w:val="0031685F"/>
    <w:rsid w:val="00316AAC"/>
    <w:rsid w:val="00322820"/>
    <w:rsid w:val="00322C16"/>
    <w:rsid w:val="00323350"/>
    <w:rsid w:val="0032405D"/>
    <w:rsid w:val="00326955"/>
    <w:rsid w:val="00326DE2"/>
    <w:rsid w:val="00327BC9"/>
    <w:rsid w:val="00330121"/>
    <w:rsid w:val="00331E30"/>
    <w:rsid w:val="00332AB9"/>
    <w:rsid w:val="00335244"/>
    <w:rsid w:val="0034000F"/>
    <w:rsid w:val="00343C06"/>
    <w:rsid w:val="003515FF"/>
    <w:rsid w:val="00353FBA"/>
    <w:rsid w:val="00354AFC"/>
    <w:rsid w:val="003559D9"/>
    <w:rsid w:val="003607AD"/>
    <w:rsid w:val="00362956"/>
    <w:rsid w:val="00362ACA"/>
    <w:rsid w:val="003651BA"/>
    <w:rsid w:val="00365293"/>
    <w:rsid w:val="00367714"/>
    <w:rsid w:val="00373E9B"/>
    <w:rsid w:val="00375AD1"/>
    <w:rsid w:val="00377DA5"/>
    <w:rsid w:val="00377F33"/>
    <w:rsid w:val="00380519"/>
    <w:rsid w:val="00381969"/>
    <w:rsid w:val="00382579"/>
    <w:rsid w:val="003842F9"/>
    <w:rsid w:val="00385D23"/>
    <w:rsid w:val="00390436"/>
    <w:rsid w:val="00390DA5"/>
    <w:rsid w:val="003924B1"/>
    <w:rsid w:val="0039321F"/>
    <w:rsid w:val="00395248"/>
    <w:rsid w:val="00395E41"/>
    <w:rsid w:val="00396027"/>
    <w:rsid w:val="0039624B"/>
    <w:rsid w:val="003A03F0"/>
    <w:rsid w:val="003A101B"/>
    <w:rsid w:val="003A2FB2"/>
    <w:rsid w:val="003A3ECD"/>
    <w:rsid w:val="003A4A17"/>
    <w:rsid w:val="003A4B57"/>
    <w:rsid w:val="003A551E"/>
    <w:rsid w:val="003A5D66"/>
    <w:rsid w:val="003A7477"/>
    <w:rsid w:val="003A7B3E"/>
    <w:rsid w:val="003B13CF"/>
    <w:rsid w:val="003B191A"/>
    <w:rsid w:val="003B21CD"/>
    <w:rsid w:val="003B2308"/>
    <w:rsid w:val="003B2564"/>
    <w:rsid w:val="003B2CE5"/>
    <w:rsid w:val="003B473E"/>
    <w:rsid w:val="003B47B8"/>
    <w:rsid w:val="003B5E5F"/>
    <w:rsid w:val="003C1076"/>
    <w:rsid w:val="003C2827"/>
    <w:rsid w:val="003C2CD1"/>
    <w:rsid w:val="003C40AA"/>
    <w:rsid w:val="003C4CA9"/>
    <w:rsid w:val="003C662D"/>
    <w:rsid w:val="003C74B8"/>
    <w:rsid w:val="003D0E56"/>
    <w:rsid w:val="003D1E28"/>
    <w:rsid w:val="003D353F"/>
    <w:rsid w:val="003D3717"/>
    <w:rsid w:val="003D6D39"/>
    <w:rsid w:val="003D706E"/>
    <w:rsid w:val="003D7D42"/>
    <w:rsid w:val="003E33B6"/>
    <w:rsid w:val="003E3994"/>
    <w:rsid w:val="003E4594"/>
    <w:rsid w:val="003E7C10"/>
    <w:rsid w:val="003F1B84"/>
    <w:rsid w:val="003F240C"/>
    <w:rsid w:val="003F48E5"/>
    <w:rsid w:val="003F5594"/>
    <w:rsid w:val="0040047F"/>
    <w:rsid w:val="0040606D"/>
    <w:rsid w:val="0040676D"/>
    <w:rsid w:val="00406D91"/>
    <w:rsid w:val="00406DDB"/>
    <w:rsid w:val="00410214"/>
    <w:rsid w:val="00413DDD"/>
    <w:rsid w:val="00421F23"/>
    <w:rsid w:val="004246B1"/>
    <w:rsid w:val="00425CFD"/>
    <w:rsid w:val="004271A8"/>
    <w:rsid w:val="0042720F"/>
    <w:rsid w:val="00430EAD"/>
    <w:rsid w:val="00430F9B"/>
    <w:rsid w:val="004319B6"/>
    <w:rsid w:val="00431A62"/>
    <w:rsid w:val="00433618"/>
    <w:rsid w:val="00440CA9"/>
    <w:rsid w:val="00446E02"/>
    <w:rsid w:val="0045150C"/>
    <w:rsid w:val="00451638"/>
    <w:rsid w:val="004534F4"/>
    <w:rsid w:val="0045448E"/>
    <w:rsid w:val="004555AC"/>
    <w:rsid w:val="004557CE"/>
    <w:rsid w:val="00456ED0"/>
    <w:rsid w:val="0045750C"/>
    <w:rsid w:val="0045782D"/>
    <w:rsid w:val="004608A3"/>
    <w:rsid w:val="0046343B"/>
    <w:rsid w:val="00463605"/>
    <w:rsid w:val="004651A4"/>
    <w:rsid w:val="00471458"/>
    <w:rsid w:val="00471D05"/>
    <w:rsid w:val="00472859"/>
    <w:rsid w:val="0047307E"/>
    <w:rsid w:val="00473508"/>
    <w:rsid w:val="00473FD4"/>
    <w:rsid w:val="004741F0"/>
    <w:rsid w:val="00477217"/>
    <w:rsid w:val="00480063"/>
    <w:rsid w:val="00480777"/>
    <w:rsid w:val="0048156F"/>
    <w:rsid w:val="004823DE"/>
    <w:rsid w:val="00483BEF"/>
    <w:rsid w:val="004906A3"/>
    <w:rsid w:val="0049112C"/>
    <w:rsid w:val="004941F5"/>
    <w:rsid w:val="00494923"/>
    <w:rsid w:val="00494E60"/>
    <w:rsid w:val="00496067"/>
    <w:rsid w:val="00497423"/>
    <w:rsid w:val="00497928"/>
    <w:rsid w:val="004A2C5E"/>
    <w:rsid w:val="004A3505"/>
    <w:rsid w:val="004A3F41"/>
    <w:rsid w:val="004A4625"/>
    <w:rsid w:val="004A5AA4"/>
    <w:rsid w:val="004A6EA4"/>
    <w:rsid w:val="004B375E"/>
    <w:rsid w:val="004B575B"/>
    <w:rsid w:val="004B5A71"/>
    <w:rsid w:val="004B73AE"/>
    <w:rsid w:val="004B7572"/>
    <w:rsid w:val="004C2933"/>
    <w:rsid w:val="004C5E3A"/>
    <w:rsid w:val="004C5FAD"/>
    <w:rsid w:val="004C6BF7"/>
    <w:rsid w:val="004C77E6"/>
    <w:rsid w:val="004D41D3"/>
    <w:rsid w:val="004D6D0E"/>
    <w:rsid w:val="004E0034"/>
    <w:rsid w:val="004E035E"/>
    <w:rsid w:val="004E20F9"/>
    <w:rsid w:val="004E236D"/>
    <w:rsid w:val="004E4CE0"/>
    <w:rsid w:val="004E50D6"/>
    <w:rsid w:val="004F03A4"/>
    <w:rsid w:val="004F17B1"/>
    <w:rsid w:val="004F1A91"/>
    <w:rsid w:val="004F3A6E"/>
    <w:rsid w:val="004F3CE1"/>
    <w:rsid w:val="004F42A6"/>
    <w:rsid w:val="004F48F1"/>
    <w:rsid w:val="004F6E78"/>
    <w:rsid w:val="004F726A"/>
    <w:rsid w:val="00503BF6"/>
    <w:rsid w:val="005063C1"/>
    <w:rsid w:val="005128B4"/>
    <w:rsid w:val="0051503D"/>
    <w:rsid w:val="00517211"/>
    <w:rsid w:val="00517717"/>
    <w:rsid w:val="005204CF"/>
    <w:rsid w:val="00520ED3"/>
    <w:rsid w:val="00521849"/>
    <w:rsid w:val="0052590D"/>
    <w:rsid w:val="00527776"/>
    <w:rsid w:val="00527D8D"/>
    <w:rsid w:val="00527EF7"/>
    <w:rsid w:val="005307E0"/>
    <w:rsid w:val="00533329"/>
    <w:rsid w:val="005334E6"/>
    <w:rsid w:val="00533D5D"/>
    <w:rsid w:val="0053458C"/>
    <w:rsid w:val="00535329"/>
    <w:rsid w:val="00535340"/>
    <w:rsid w:val="00535914"/>
    <w:rsid w:val="005419EC"/>
    <w:rsid w:val="00541D91"/>
    <w:rsid w:val="00543680"/>
    <w:rsid w:val="00545CF6"/>
    <w:rsid w:val="005462EA"/>
    <w:rsid w:val="005514A0"/>
    <w:rsid w:val="005529A5"/>
    <w:rsid w:val="00555094"/>
    <w:rsid w:val="00555243"/>
    <w:rsid w:val="00555669"/>
    <w:rsid w:val="0056027C"/>
    <w:rsid w:val="00565E3A"/>
    <w:rsid w:val="00566F31"/>
    <w:rsid w:val="00570D3C"/>
    <w:rsid w:val="00570E39"/>
    <w:rsid w:val="0057104E"/>
    <w:rsid w:val="00572CE4"/>
    <w:rsid w:val="005762CC"/>
    <w:rsid w:val="00580370"/>
    <w:rsid w:val="00580A93"/>
    <w:rsid w:val="0058143A"/>
    <w:rsid w:val="00584D9E"/>
    <w:rsid w:val="005877D3"/>
    <w:rsid w:val="00591E91"/>
    <w:rsid w:val="00595EF4"/>
    <w:rsid w:val="005A0090"/>
    <w:rsid w:val="005A2DD4"/>
    <w:rsid w:val="005A3EAC"/>
    <w:rsid w:val="005A6FE6"/>
    <w:rsid w:val="005A7E4B"/>
    <w:rsid w:val="005B00DF"/>
    <w:rsid w:val="005B244D"/>
    <w:rsid w:val="005B2D20"/>
    <w:rsid w:val="005B2D8C"/>
    <w:rsid w:val="005B4569"/>
    <w:rsid w:val="005B5725"/>
    <w:rsid w:val="005B645E"/>
    <w:rsid w:val="005C36E6"/>
    <w:rsid w:val="005C3E9B"/>
    <w:rsid w:val="005C4068"/>
    <w:rsid w:val="005C4826"/>
    <w:rsid w:val="005C5762"/>
    <w:rsid w:val="005D0DEF"/>
    <w:rsid w:val="005D17F9"/>
    <w:rsid w:val="005D30F6"/>
    <w:rsid w:val="005D5394"/>
    <w:rsid w:val="005E0DF5"/>
    <w:rsid w:val="005E1D6F"/>
    <w:rsid w:val="005E2364"/>
    <w:rsid w:val="005E2CA9"/>
    <w:rsid w:val="005E2E42"/>
    <w:rsid w:val="005E5295"/>
    <w:rsid w:val="005E553E"/>
    <w:rsid w:val="005E5EC7"/>
    <w:rsid w:val="005F2475"/>
    <w:rsid w:val="005F252D"/>
    <w:rsid w:val="005F2821"/>
    <w:rsid w:val="005F3419"/>
    <w:rsid w:val="005F4366"/>
    <w:rsid w:val="005F74FD"/>
    <w:rsid w:val="00600D0C"/>
    <w:rsid w:val="006052DB"/>
    <w:rsid w:val="00606617"/>
    <w:rsid w:val="006066A7"/>
    <w:rsid w:val="00611944"/>
    <w:rsid w:val="0061233B"/>
    <w:rsid w:val="0061353E"/>
    <w:rsid w:val="006136E4"/>
    <w:rsid w:val="00616BAB"/>
    <w:rsid w:val="006202E6"/>
    <w:rsid w:val="006204C8"/>
    <w:rsid w:val="00621925"/>
    <w:rsid w:val="00622713"/>
    <w:rsid w:val="00625BFB"/>
    <w:rsid w:val="00626E96"/>
    <w:rsid w:val="0063325E"/>
    <w:rsid w:val="006343AD"/>
    <w:rsid w:val="00635B44"/>
    <w:rsid w:val="00640479"/>
    <w:rsid w:val="006426DC"/>
    <w:rsid w:val="006440E7"/>
    <w:rsid w:val="00644129"/>
    <w:rsid w:val="006446CF"/>
    <w:rsid w:val="006447C6"/>
    <w:rsid w:val="0065346A"/>
    <w:rsid w:val="00653907"/>
    <w:rsid w:val="00654058"/>
    <w:rsid w:val="00657158"/>
    <w:rsid w:val="00657965"/>
    <w:rsid w:val="00661101"/>
    <w:rsid w:val="00661BE6"/>
    <w:rsid w:val="006642BD"/>
    <w:rsid w:val="006651E0"/>
    <w:rsid w:val="00667043"/>
    <w:rsid w:val="0067120F"/>
    <w:rsid w:val="0067184A"/>
    <w:rsid w:val="00672D44"/>
    <w:rsid w:val="00674B6C"/>
    <w:rsid w:val="006756DE"/>
    <w:rsid w:val="00677197"/>
    <w:rsid w:val="0067789C"/>
    <w:rsid w:val="00680541"/>
    <w:rsid w:val="00683C0F"/>
    <w:rsid w:val="0068611E"/>
    <w:rsid w:val="00686362"/>
    <w:rsid w:val="00690BFB"/>
    <w:rsid w:val="00691BC4"/>
    <w:rsid w:val="00691CF6"/>
    <w:rsid w:val="00691DF1"/>
    <w:rsid w:val="00696E88"/>
    <w:rsid w:val="006A112A"/>
    <w:rsid w:val="006A1D01"/>
    <w:rsid w:val="006A23AA"/>
    <w:rsid w:val="006A36A1"/>
    <w:rsid w:val="006A3C7B"/>
    <w:rsid w:val="006A3E0D"/>
    <w:rsid w:val="006A4E2A"/>
    <w:rsid w:val="006B0330"/>
    <w:rsid w:val="006B069E"/>
    <w:rsid w:val="006B1848"/>
    <w:rsid w:val="006B2AB3"/>
    <w:rsid w:val="006B4878"/>
    <w:rsid w:val="006B6126"/>
    <w:rsid w:val="006C329B"/>
    <w:rsid w:val="006C6176"/>
    <w:rsid w:val="006C776C"/>
    <w:rsid w:val="006D0B2B"/>
    <w:rsid w:val="006D24F0"/>
    <w:rsid w:val="006D32FE"/>
    <w:rsid w:val="006E14F7"/>
    <w:rsid w:val="006E3437"/>
    <w:rsid w:val="006E35E9"/>
    <w:rsid w:val="006E3A6F"/>
    <w:rsid w:val="006E4317"/>
    <w:rsid w:val="006F0759"/>
    <w:rsid w:val="006F32C6"/>
    <w:rsid w:val="006F6234"/>
    <w:rsid w:val="00700AFF"/>
    <w:rsid w:val="007028CF"/>
    <w:rsid w:val="00704635"/>
    <w:rsid w:val="00705754"/>
    <w:rsid w:val="00706E9C"/>
    <w:rsid w:val="0071044F"/>
    <w:rsid w:val="00716166"/>
    <w:rsid w:val="00717498"/>
    <w:rsid w:val="007176C7"/>
    <w:rsid w:val="00720F15"/>
    <w:rsid w:val="00721820"/>
    <w:rsid w:val="007220F2"/>
    <w:rsid w:val="00722306"/>
    <w:rsid w:val="00722A98"/>
    <w:rsid w:val="00724137"/>
    <w:rsid w:val="00724DD0"/>
    <w:rsid w:val="007266C4"/>
    <w:rsid w:val="007274AF"/>
    <w:rsid w:val="00727F51"/>
    <w:rsid w:val="00730CB3"/>
    <w:rsid w:val="0073163D"/>
    <w:rsid w:val="0073303B"/>
    <w:rsid w:val="0073672C"/>
    <w:rsid w:val="0075004E"/>
    <w:rsid w:val="007506BC"/>
    <w:rsid w:val="00750AF9"/>
    <w:rsid w:val="00751D78"/>
    <w:rsid w:val="00753979"/>
    <w:rsid w:val="00757E3F"/>
    <w:rsid w:val="007609B6"/>
    <w:rsid w:val="0076224C"/>
    <w:rsid w:val="0076504F"/>
    <w:rsid w:val="00771D02"/>
    <w:rsid w:val="007756AB"/>
    <w:rsid w:val="00780CDE"/>
    <w:rsid w:val="00781442"/>
    <w:rsid w:val="00781C3C"/>
    <w:rsid w:val="007856D0"/>
    <w:rsid w:val="00785EA4"/>
    <w:rsid w:val="007861EA"/>
    <w:rsid w:val="007863EE"/>
    <w:rsid w:val="007876B0"/>
    <w:rsid w:val="007900D8"/>
    <w:rsid w:val="00792A8E"/>
    <w:rsid w:val="00792F77"/>
    <w:rsid w:val="007936E1"/>
    <w:rsid w:val="00793D6D"/>
    <w:rsid w:val="00796996"/>
    <w:rsid w:val="007A029C"/>
    <w:rsid w:val="007A10E0"/>
    <w:rsid w:val="007A237F"/>
    <w:rsid w:val="007A442B"/>
    <w:rsid w:val="007B2A2F"/>
    <w:rsid w:val="007B4245"/>
    <w:rsid w:val="007B4680"/>
    <w:rsid w:val="007B7218"/>
    <w:rsid w:val="007B7A6E"/>
    <w:rsid w:val="007C0890"/>
    <w:rsid w:val="007C2F69"/>
    <w:rsid w:val="007C3669"/>
    <w:rsid w:val="007C5236"/>
    <w:rsid w:val="007C5D30"/>
    <w:rsid w:val="007D072C"/>
    <w:rsid w:val="007D1FB7"/>
    <w:rsid w:val="007D333B"/>
    <w:rsid w:val="007E1227"/>
    <w:rsid w:val="007E1F9E"/>
    <w:rsid w:val="007E2393"/>
    <w:rsid w:val="007E3477"/>
    <w:rsid w:val="007E3734"/>
    <w:rsid w:val="007E73E9"/>
    <w:rsid w:val="007F67C4"/>
    <w:rsid w:val="0080015A"/>
    <w:rsid w:val="00801D32"/>
    <w:rsid w:val="00804AD8"/>
    <w:rsid w:val="00810A56"/>
    <w:rsid w:val="008146EB"/>
    <w:rsid w:val="00817B59"/>
    <w:rsid w:val="00817E83"/>
    <w:rsid w:val="00822122"/>
    <w:rsid w:val="00823B37"/>
    <w:rsid w:val="00826FFE"/>
    <w:rsid w:val="00827C42"/>
    <w:rsid w:val="0084479F"/>
    <w:rsid w:val="00846B9B"/>
    <w:rsid w:val="0084773A"/>
    <w:rsid w:val="00847F55"/>
    <w:rsid w:val="0085049F"/>
    <w:rsid w:val="00852D2B"/>
    <w:rsid w:val="00852DF7"/>
    <w:rsid w:val="00854C0C"/>
    <w:rsid w:val="00864FE6"/>
    <w:rsid w:val="00867014"/>
    <w:rsid w:val="008709C3"/>
    <w:rsid w:val="008720BE"/>
    <w:rsid w:val="0087388F"/>
    <w:rsid w:val="008745C2"/>
    <w:rsid w:val="00875006"/>
    <w:rsid w:val="008755CC"/>
    <w:rsid w:val="008771AA"/>
    <w:rsid w:val="00877CD5"/>
    <w:rsid w:val="0088154E"/>
    <w:rsid w:val="00882F88"/>
    <w:rsid w:val="00893DEA"/>
    <w:rsid w:val="0089410B"/>
    <w:rsid w:val="00895991"/>
    <w:rsid w:val="008965DF"/>
    <w:rsid w:val="00897512"/>
    <w:rsid w:val="00897B59"/>
    <w:rsid w:val="008A0808"/>
    <w:rsid w:val="008A50D3"/>
    <w:rsid w:val="008A55D4"/>
    <w:rsid w:val="008A7438"/>
    <w:rsid w:val="008B18C0"/>
    <w:rsid w:val="008B1A0F"/>
    <w:rsid w:val="008B1EC7"/>
    <w:rsid w:val="008B62DF"/>
    <w:rsid w:val="008B7566"/>
    <w:rsid w:val="008C202F"/>
    <w:rsid w:val="008C2969"/>
    <w:rsid w:val="008C6909"/>
    <w:rsid w:val="008C7105"/>
    <w:rsid w:val="008D097C"/>
    <w:rsid w:val="008D13FE"/>
    <w:rsid w:val="008D34B6"/>
    <w:rsid w:val="008D44A5"/>
    <w:rsid w:val="008D5BCE"/>
    <w:rsid w:val="008D7F18"/>
    <w:rsid w:val="008E0909"/>
    <w:rsid w:val="008E24E2"/>
    <w:rsid w:val="008E2DB8"/>
    <w:rsid w:val="008E5B1F"/>
    <w:rsid w:val="008E6A97"/>
    <w:rsid w:val="008E6CAD"/>
    <w:rsid w:val="008F082F"/>
    <w:rsid w:val="008F0DD3"/>
    <w:rsid w:val="008F5C4A"/>
    <w:rsid w:val="008F6465"/>
    <w:rsid w:val="00901A6D"/>
    <w:rsid w:val="00907026"/>
    <w:rsid w:val="00910CC8"/>
    <w:rsid w:val="00911736"/>
    <w:rsid w:val="00912C9D"/>
    <w:rsid w:val="00912DE5"/>
    <w:rsid w:val="009147C8"/>
    <w:rsid w:val="00916611"/>
    <w:rsid w:val="00916FAA"/>
    <w:rsid w:val="00922A33"/>
    <w:rsid w:val="0092310B"/>
    <w:rsid w:val="00924072"/>
    <w:rsid w:val="009248EC"/>
    <w:rsid w:val="00925A1C"/>
    <w:rsid w:val="00931262"/>
    <w:rsid w:val="009329CB"/>
    <w:rsid w:val="0093679E"/>
    <w:rsid w:val="00936BC7"/>
    <w:rsid w:val="009400BB"/>
    <w:rsid w:val="0094515F"/>
    <w:rsid w:val="009513D1"/>
    <w:rsid w:val="00951FB7"/>
    <w:rsid w:val="00953491"/>
    <w:rsid w:val="00953E53"/>
    <w:rsid w:val="0095491C"/>
    <w:rsid w:val="00955F60"/>
    <w:rsid w:val="0096042B"/>
    <w:rsid w:val="00964DD0"/>
    <w:rsid w:val="009651CD"/>
    <w:rsid w:val="00965C8B"/>
    <w:rsid w:val="00966523"/>
    <w:rsid w:val="00967AEC"/>
    <w:rsid w:val="009726FB"/>
    <w:rsid w:val="00972CF0"/>
    <w:rsid w:val="009730D7"/>
    <w:rsid w:val="00976E03"/>
    <w:rsid w:val="00982BBE"/>
    <w:rsid w:val="00982D58"/>
    <w:rsid w:val="00983254"/>
    <w:rsid w:val="00986A86"/>
    <w:rsid w:val="00992D0D"/>
    <w:rsid w:val="00992D84"/>
    <w:rsid w:val="009933B5"/>
    <w:rsid w:val="0099689D"/>
    <w:rsid w:val="00996BE7"/>
    <w:rsid w:val="009A3BFC"/>
    <w:rsid w:val="009A5648"/>
    <w:rsid w:val="009B239B"/>
    <w:rsid w:val="009B4C0C"/>
    <w:rsid w:val="009B601B"/>
    <w:rsid w:val="009B6352"/>
    <w:rsid w:val="009C10FB"/>
    <w:rsid w:val="009C5977"/>
    <w:rsid w:val="009C64FA"/>
    <w:rsid w:val="009C722B"/>
    <w:rsid w:val="009C7AA8"/>
    <w:rsid w:val="009D006C"/>
    <w:rsid w:val="009D1A61"/>
    <w:rsid w:val="009D1D1F"/>
    <w:rsid w:val="009D5FD4"/>
    <w:rsid w:val="009D7E79"/>
    <w:rsid w:val="009E27B1"/>
    <w:rsid w:val="009F0ED9"/>
    <w:rsid w:val="009F366F"/>
    <w:rsid w:val="009F4022"/>
    <w:rsid w:val="009F4B0B"/>
    <w:rsid w:val="009F5161"/>
    <w:rsid w:val="00A0273A"/>
    <w:rsid w:val="00A02823"/>
    <w:rsid w:val="00A0604F"/>
    <w:rsid w:val="00A113CC"/>
    <w:rsid w:val="00A11A4D"/>
    <w:rsid w:val="00A14C68"/>
    <w:rsid w:val="00A17729"/>
    <w:rsid w:val="00A20C53"/>
    <w:rsid w:val="00A2473A"/>
    <w:rsid w:val="00A24936"/>
    <w:rsid w:val="00A279FE"/>
    <w:rsid w:val="00A31079"/>
    <w:rsid w:val="00A32395"/>
    <w:rsid w:val="00A328D9"/>
    <w:rsid w:val="00A34951"/>
    <w:rsid w:val="00A35CFF"/>
    <w:rsid w:val="00A37146"/>
    <w:rsid w:val="00A372EA"/>
    <w:rsid w:val="00A37F9C"/>
    <w:rsid w:val="00A40616"/>
    <w:rsid w:val="00A421BA"/>
    <w:rsid w:val="00A42A95"/>
    <w:rsid w:val="00A45523"/>
    <w:rsid w:val="00A4596C"/>
    <w:rsid w:val="00A46A52"/>
    <w:rsid w:val="00A470E8"/>
    <w:rsid w:val="00A47E20"/>
    <w:rsid w:val="00A52CCB"/>
    <w:rsid w:val="00A54534"/>
    <w:rsid w:val="00A54B4D"/>
    <w:rsid w:val="00A558B5"/>
    <w:rsid w:val="00A56BC9"/>
    <w:rsid w:val="00A576EF"/>
    <w:rsid w:val="00A6063C"/>
    <w:rsid w:val="00A633F8"/>
    <w:rsid w:val="00A64646"/>
    <w:rsid w:val="00A74DFD"/>
    <w:rsid w:val="00A753C6"/>
    <w:rsid w:val="00A75604"/>
    <w:rsid w:val="00A773A0"/>
    <w:rsid w:val="00A80A8A"/>
    <w:rsid w:val="00A80B33"/>
    <w:rsid w:val="00A80DF5"/>
    <w:rsid w:val="00A81472"/>
    <w:rsid w:val="00A82361"/>
    <w:rsid w:val="00A85AF3"/>
    <w:rsid w:val="00A86934"/>
    <w:rsid w:val="00A87F36"/>
    <w:rsid w:val="00A90E3E"/>
    <w:rsid w:val="00A92677"/>
    <w:rsid w:val="00A93126"/>
    <w:rsid w:val="00A955F7"/>
    <w:rsid w:val="00A95E0A"/>
    <w:rsid w:val="00A962B7"/>
    <w:rsid w:val="00AA185D"/>
    <w:rsid w:val="00AA2771"/>
    <w:rsid w:val="00AA383B"/>
    <w:rsid w:val="00AA5E91"/>
    <w:rsid w:val="00AA61F2"/>
    <w:rsid w:val="00AA795F"/>
    <w:rsid w:val="00AB2474"/>
    <w:rsid w:val="00AB360C"/>
    <w:rsid w:val="00AB3AB2"/>
    <w:rsid w:val="00AB3D32"/>
    <w:rsid w:val="00AB4747"/>
    <w:rsid w:val="00AC053F"/>
    <w:rsid w:val="00AC15AC"/>
    <w:rsid w:val="00AC19AC"/>
    <w:rsid w:val="00AC3641"/>
    <w:rsid w:val="00AD003F"/>
    <w:rsid w:val="00AD469D"/>
    <w:rsid w:val="00AD518C"/>
    <w:rsid w:val="00AD6522"/>
    <w:rsid w:val="00AD6D43"/>
    <w:rsid w:val="00AD7139"/>
    <w:rsid w:val="00AD718B"/>
    <w:rsid w:val="00AE1EC6"/>
    <w:rsid w:val="00AE3FBC"/>
    <w:rsid w:val="00AE79B8"/>
    <w:rsid w:val="00AF06DA"/>
    <w:rsid w:val="00AF1AF0"/>
    <w:rsid w:val="00AF1FB4"/>
    <w:rsid w:val="00AF21DE"/>
    <w:rsid w:val="00AF2309"/>
    <w:rsid w:val="00AF2EF2"/>
    <w:rsid w:val="00AF3557"/>
    <w:rsid w:val="00AF376A"/>
    <w:rsid w:val="00AF3FCD"/>
    <w:rsid w:val="00AF454B"/>
    <w:rsid w:val="00B0287E"/>
    <w:rsid w:val="00B042F2"/>
    <w:rsid w:val="00B06182"/>
    <w:rsid w:val="00B1026E"/>
    <w:rsid w:val="00B104B8"/>
    <w:rsid w:val="00B111B7"/>
    <w:rsid w:val="00B114A7"/>
    <w:rsid w:val="00B120C9"/>
    <w:rsid w:val="00B16745"/>
    <w:rsid w:val="00B17F67"/>
    <w:rsid w:val="00B20F13"/>
    <w:rsid w:val="00B232C0"/>
    <w:rsid w:val="00B239DF"/>
    <w:rsid w:val="00B2463D"/>
    <w:rsid w:val="00B250D0"/>
    <w:rsid w:val="00B305D3"/>
    <w:rsid w:val="00B32AFF"/>
    <w:rsid w:val="00B33AA4"/>
    <w:rsid w:val="00B34103"/>
    <w:rsid w:val="00B34689"/>
    <w:rsid w:val="00B3574F"/>
    <w:rsid w:val="00B36377"/>
    <w:rsid w:val="00B37EA8"/>
    <w:rsid w:val="00B402CE"/>
    <w:rsid w:val="00B410B7"/>
    <w:rsid w:val="00B41141"/>
    <w:rsid w:val="00B43A3B"/>
    <w:rsid w:val="00B44F0D"/>
    <w:rsid w:val="00B452D2"/>
    <w:rsid w:val="00B47666"/>
    <w:rsid w:val="00B50485"/>
    <w:rsid w:val="00B51424"/>
    <w:rsid w:val="00B522B1"/>
    <w:rsid w:val="00B549D9"/>
    <w:rsid w:val="00B56C71"/>
    <w:rsid w:val="00B57347"/>
    <w:rsid w:val="00B57AA0"/>
    <w:rsid w:val="00B57E71"/>
    <w:rsid w:val="00B62176"/>
    <w:rsid w:val="00B64EBB"/>
    <w:rsid w:val="00B6620F"/>
    <w:rsid w:val="00B66BF7"/>
    <w:rsid w:val="00B67B0E"/>
    <w:rsid w:val="00B67B18"/>
    <w:rsid w:val="00B7059B"/>
    <w:rsid w:val="00B71D5E"/>
    <w:rsid w:val="00B73546"/>
    <w:rsid w:val="00B76AD6"/>
    <w:rsid w:val="00B809A6"/>
    <w:rsid w:val="00B81217"/>
    <w:rsid w:val="00B82634"/>
    <w:rsid w:val="00B8364F"/>
    <w:rsid w:val="00B854DA"/>
    <w:rsid w:val="00B86E84"/>
    <w:rsid w:val="00B87740"/>
    <w:rsid w:val="00B9044E"/>
    <w:rsid w:val="00B90F2C"/>
    <w:rsid w:val="00B92073"/>
    <w:rsid w:val="00B92321"/>
    <w:rsid w:val="00B93FEB"/>
    <w:rsid w:val="00B94213"/>
    <w:rsid w:val="00B961B0"/>
    <w:rsid w:val="00BA129F"/>
    <w:rsid w:val="00BA1C74"/>
    <w:rsid w:val="00BA2497"/>
    <w:rsid w:val="00BA2836"/>
    <w:rsid w:val="00BA54E2"/>
    <w:rsid w:val="00BA69AC"/>
    <w:rsid w:val="00BA6E63"/>
    <w:rsid w:val="00BB054E"/>
    <w:rsid w:val="00BB3264"/>
    <w:rsid w:val="00BB51B8"/>
    <w:rsid w:val="00BC006C"/>
    <w:rsid w:val="00BC0F70"/>
    <w:rsid w:val="00BC332C"/>
    <w:rsid w:val="00BC3748"/>
    <w:rsid w:val="00BC4BA7"/>
    <w:rsid w:val="00BC4D53"/>
    <w:rsid w:val="00BC51D5"/>
    <w:rsid w:val="00BC5C46"/>
    <w:rsid w:val="00BC671F"/>
    <w:rsid w:val="00BC7492"/>
    <w:rsid w:val="00BD2430"/>
    <w:rsid w:val="00BD24C3"/>
    <w:rsid w:val="00BD327E"/>
    <w:rsid w:val="00BD37E8"/>
    <w:rsid w:val="00BD5E5D"/>
    <w:rsid w:val="00BD705C"/>
    <w:rsid w:val="00BE20C4"/>
    <w:rsid w:val="00BE5FE6"/>
    <w:rsid w:val="00BE7FE7"/>
    <w:rsid w:val="00BF3668"/>
    <w:rsid w:val="00C00C7C"/>
    <w:rsid w:val="00C019DB"/>
    <w:rsid w:val="00C02D9F"/>
    <w:rsid w:val="00C0368A"/>
    <w:rsid w:val="00C03ECB"/>
    <w:rsid w:val="00C07398"/>
    <w:rsid w:val="00C114D3"/>
    <w:rsid w:val="00C14324"/>
    <w:rsid w:val="00C15413"/>
    <w:rsid w:val="00C20432"/>
    <w:rsid w:val="00C2177A"/>
    <w:rsid w:val="00C25D6A"/>
    <w:rsid w:val="00C26B29"/>
    <w:rsid w:val="00C27DFC"/>
    <w:rsid w:val="00C3236A"/>
    <w:rsid w:val="00C32689"/>
    <w:rsid w:val="00C33427"/>
    <w:rsid w:val="00C35C3F"/>
    <w:rsid w:val="00C36B26"/>
    <w:rsid w:val="00C4056D"/>
    <w:rsid w:val="00C414C2"/>
    <w:rsid w:val="00C422BB"/>
    <w:rsid w:val="00C42EAA"/>
    <w:rsid w:val="00C43ABB"/>
    <w:rsid w:val="00C45291"/>
    <w:rsid w:val="00C472DE"/>
    <w:rsid w:val="00C50796"/>
    <w:rsid w:val="00C508B3"/>
    <w:rsid w:val="00C51248"/>
    <w:rsid w:val="00C529B5"/>
    <w:rsid w:val="00C52B73"/>
    <w:rsid w:val="00C53A05"/>
    <w:rsid w:val="00C53FCC"/>
    <w:rsid w:val="00C547B9"/>
    <w:rsid w:val="00C552BC"/>
    <w:rsid w:val="00C60B37"/>
    <w:rsid w:val="00C62219"/>
    <w:rsid w:val="00C63C73"/>
    <w:rsid w:val="00C6771F"/>
    <w:rsid w:val="00C67C33"/>
    <w:rsid w:val="00C71E3A"/>
    <w:rsid w:val="00C72256"/>
    <w:rsid w:val="00C72FBA"/>
    <w:rsid w:val="00C73448"/>
    <w:rsid w:val="00C738D2"/>
    <w:rsid w:val="00C757DA"/>
    <w:rsid w:val="00C76168"/>
    <w:rsid w:val="00C850A0"/>
    <w:rsid w:val="00C86015"/>
    <w:rsid w:val="00C90867"/>
    <w:rsid w:val="00C94C61"/>
    <w:rsid w:val="00C963AB"/>
    <w:rsid w:val="00C965C6"/>
    <w:rsid w:val="00C96691"/>
    <w:rsid w:val="00CA017B"/>
    <w:rsid w:val="00CA211E"/>
    <w:rsid w:val="00CA3C1E"/>
    <w:rsid w:val="00CB1E3F"/>
    <w:rsid w:val="00CB2C0F"/>
    <w:rsid w:val="00CB3D5A"/>
    <w:rsid w:val="00CB4C03"/>
    <w:rsid w:val="00CB4C8C"/>
    <w:rsid w:val="00CB6061"/>
    <w:rsid w:val="00CB60BF"/>
    <w:rsid w:val="00CC02A9"/>
    <w:rsid w:val="00CC2EE1"/>
    <w:rsid w:val="00CC534C"/>
    <w:rsid w:val="00CC5668"/>
    <w:rsid w:val="00CC6EDD"/>
    <w:rsid w:val="00CD19A0"/>
    <w:rsid w:val="00CD1B60"/>
    <w:rsid w:val="00CD3810"/>
    <w:rsid w:val="00CD6738"/>
    <w:rsid w:val="00CD6B4D"/>
    <w:rsid w:val="00CE04A1"/>
    <w:rsid w:val="00CE2787"/>
    <w:rsid w:val="00CE597D"/>
    <w:rsid w:val="00CE6F58"/>
    <w:rsid w:val="00CE7E4E"/>
    <w:rsid w:val="00CF120B"/>
    <w:rsid w:val="00CF58C2"/>
    <w:rsid w:val="00CF650C"/>
    <w:rsid w:val="00D019B5"/>
    <w:rsid w:val="00D01A40"/>
    <w:rsid w:val="00D01A44"/>
    <w:rsid w:val="00D01C35"/>
    <w:rsid w:val="00D0209D"/>
    <w:rsid w:val="00D02CCF"/>
    <w:rsid w:val="00D12243"/>
    <w:rsid w:val="00D12A76"/>
    <w:rsid w:val="00D12F13"/>
    <w:rsid w:val="00D13F86"/>
    <w:rsid w:val="00D14031"/>
    <w:rsid w:val="00D144D7"/>
    <w:rsid w:val="00D149CC"/>
    <w:rsid w:val="00D1606F"/>
    <w:rsid w:val="00D16D94"/>
    <w:rsid w:val="00D21725"/>
    <w:rsid w:val="00D225C9"/>
    <w:rsid w:val="00D22947"/>
    <w:rsid w:val="00D23E38"/>
    <w:rsid w:val="00D25CA2"/>
    <w:rsid w:val="00D26B46"/>
    <w:rsid w:val="00D27D1E"/>
    <w:rsid w:val="00D3346C"/>
    <w:rsid w:val="00D34119"/>
    <w:rsid w:val="00D3429E"/>
    <w:rsid w:val="00D358B4"/>
    <w:rsid w:val="00D359AB"/>
    <w:rsid w:val="00D36A65"/>
    <w:rsid w:val="00D36EA5"/>
    <w:rsid w:val="00D4067B"/>
    <w:rsid w:val="00D40BCC"/>
    <w:rsid w:val="00D44E31"/>
    <w:rsid w:val="00D453C5"/>
    <w:rsid w:val="00D4606A"/>
    <w:rsid w:val="00D47EB0"/>
    <w:rsid w:val="00D513AC"/>
    <w:rsid w:val="00D52B2B"/>
    <w:rsid w:val="00D53B2F"/>
    <w:rsid w:val="00D556C7"/>
    <w:rsid w:val="00D5708B"/>
    <w:rsid w:val="00D57625"/>
    <w:rsid w:val="00D5766B"/>
    <w:rsid w:val="00D576A8"/>
    <w:rsid w:val="00D62FEF"/>
    <w:rsid w:val="00D651B8"/>
    <w:rsid w:val="00D70931"/>
    <w:rsid w:val="00D72F2C"/>
    <w:rsid w:val="00D73745"/>
    <w:rsid w:val="00D73A9F"/>
    <w:rsid w:val="00D81521"/>
    <w:rsid w:val="00D82EE5"/>
    <w:rsid w:val="00D85FB0"/>
    <w:rsid w:val="00D86773"/>
    <w:rsid w:val="00D8680F"/>
    <w:rsid w:val="00D90602"/>
    <w:rsid w:val="00D915EA"/>
    <w:rsid w:val="00D92C1A"/>
    <w:rsid w:val="00D93641"/>
    <w:rsid w:val="00D93EFD"/>
    <w:rsid w:val="00D97E8E"/>
    <w:rsid w:val="00DA01C1"/>
    <w:rsid w:val="00DA0783"/>
    <w:rsid w:val="00DA1C18"/>
    <w:rsid w:val="00DA2A14"/>
    <w:rsid w:val="00DA5CC7"/>
    <w:rsid w:val="00DA6136"/>
    <w:rsid w:val="00DA68ED"/>
    <w:rsid w:val="00DA7CB7"/>
    <w:rsid w:val="00DB1234"/>
    <w:rsid w:val="00DB3C6C"/>
    <w:rsid w:val="00DB5DD9"/>
    <w:rsid w:val="00DC4DAA"/>
    <w:rsid w:val="00DD07B8"/>
    <w:rsid w:val="00DD0E45"/>
    <w:rsid w:val="00DD0F39"/>
    <w:rsid w:val="00DD17C1"/>
    <w:rsid w:val="00DD48BD"/>
    <w:rsid w:val="00DE0DBB"/>
    <w:rsid w:val="00DE0E0D"/>
    <w:rsid w:val="00DE140B"/>
    <w:rsid w:val="00DE2C7C"/>
    <w:rsid w:val="00DE2D0F"/>
    <w:rsid w:val="00DE3076"/>
    <w:rsid w:val="00DE3579"/>
    <w:rsid w:val="00DE4DFE"/>
    <w:rsid w:val="00DF1F1A"/>
    <w:rsid w:val="00DF378D"/>
    <w:rsid w:val="00DF6343"/>
    <w:rsid w:val="00DF6EC1"/>
    <w:rsid w:val="00E00B5A"/>
    <w:rsid w:val="00E01A1E"/>
    <w:rsid w:val="00E02126"/>
    <w:rsid w:val="00E02856"/>
    <w:rsid w:val="00E02F90"/>
    <w:rsid w:val="00E0422F"/>
    <w:rsid w:val="00E04CFA"/>
    <w:rsid w:val="00E05067"/>
    <w:rsid w:val="00E068DE"/>
    <w:rsid w:val="00E07F00"/>
    <w:rsid w:val="00E14B8F"/>
    <w:rsid w:val="00E161DE"/>
    <w:rsid w:val="00E173CB"/>
    <w:rsid w:val="00E240C4"/>
    <w:rsid w:val="00E2443A"/>
    <w:rsid w:val="00E24DB2"/>
    <w:rsid w:val="00E27DD5"/>
    <w:rsid w:val="00E32059"/>
    <w:rsid w:val="00E32DC2"/>
    <w:rsid w:val="00E3307A"/>
    <w:rsid w:val="00E33538"/>
    <w:rsid w:val="00E33B33"/>
    <w:rsid w:val="00E36FE3"/>
    <w:rsid w:val="00E422DD"/>
    <w:rsid w:val="00E42822"/>
    <w:rsid w:val="00E47106"/>
    <w:rsid w:val="00E47965"/>
    <w:rsid w:val="00E50BEE"/>
    <w:rsid w:val="00E50C42"/>
    <w:rsid w:val="00E50F39"/>
    <w:rsid w:val="00E51122"/>
    <w:rsid w:val="00E513EB"/>
    <w:rsid w:val="00E555F2"/>
    <w:rsid w:val="00E55BA3"/>
    <w:rsid w:val="00E602F3"/>
    <w:rsid w:val="00E64A92"/>
    <w:rsid w:val="00E653B1"/>
    <w:rsid w:val="00E65935"/>
    <w:rsid w:val="00E65CD7"/>
    <w:rsid w:val="00E67C3F"/>
    <w:rsid w:val="00E7281C"/>
    <w:rsid w:val="00E73F57"/>
    <w:rsid w:val="00E76B36"/>
    <w:rsid w:val="00E77F04"/>
    <w:rsid w:val="00E83797"/>
    <w:rsid w:val="00E844A1"/>
    <w:rsid w:val="00E84C0B"/>
    <w:rsid w:val="00E86A7B"/>
    <w:rsid w:val="00E878C7"/>
    <w:rsid w:val="00E87FA3"/>
    <w:rsid w:val="00E90462"/>
    <w:rsid w:val="00E92180"/>
    <w:rsid w:val="00E92857"/>
    <w:rsid w:val="00E9485A"/>
    <w:rsid w:val="00E94A78"/>
    <w:rsid w:val="00E959B1"/>
    <w:rsid w:val="00E972BE"/>
    <w:rsid w:val="00EA0613"/>
    <w:rsid w:val="00EA17B5"/>
    <w:rsid w:val="00EA2F94"/>
    <w:rsid w:val="00EA4697"/>
    <w:rsid w:val="00EA5F8C"/>
    <w:rsid w:val="00EA706D"/>
    <w:rsid w:val="00EA731D"/>
    <w:rsid w:val="00EB109F"/>
    <w:rsid w:val="00EB1261"/>
    <w:rsid w:val="00EB3996"/>
    <w:rsid w:val="00EB39D3"/>
    <w:rsid w:val="00EB41A0"/>
    <w:rsid w:val="00EB4A23"/>
    <w:rsid w:val="00EB7D83"/>
    <w:rsid w:val="00EC0315"/>
    <w:rsid w:val="00EC1DA7"/>
    <w:rsid w:val="00EC4EA4"/>
    <w:rsid w:val="00EC64E8"/>
    <w:rsid w:val="00ED0E59"/>
    <w:rsid w:val="00ED5D86"/>
    <w:rsid w:val="00ED5FB5"/>
    <w:rsid w:val="00EE2F71"/>
    <w:rsid w:val="00EE5FE2"/>
    <w:rsid w:val="00EE6C78"/>
    <w:rsid w:val="00EF0438"/>
    <w:rsid w:val="00EF1A48"/>
    <w:rsid w:val="00EF229C"/>
    <w:rsid w:val="00EF35E4"/>
    <w:rsid w:val="00EF3727"/>
    <w:rsid w:val="00EF451F"/>
    <w:rsid w:val="00EF4C5A"/>
    <w:rsid w:val="00EF7C3A"/>
    <w:rsid w:val="00EF7EDF"/>
    <w:rsid w:val="00F03CF7"/>
    <w:rsid w:val="00F0795C"/>
    <w:rsid w:val="00F07D05"/>
    <w:rsid w:val="00F15687"/>
    <w:rsid w:val="00F1655A"/>
    <w:rsid w:val="00F17E7A"/>
    <w:rsid w:val="00F224AE"/>
    <w:rsid w:val="00F238AB"/>
    <w:rsid w:val="00F23B1F"/>
    <w:rsid w:val="00F24095"/>
    <w:rsid w:val="00F34607"/>
    <w:rsid w:val="00F34DBB"/>
    <w:rsid w:val="00F34FEF"/>
    <w:rsid w:val="00F37431"/>
    <w:rsid w:val="00F42987"/>
    <w:rsid w:val="00F438FF"/>
    <w:rsid w:val="00F43C4D"/>
    <w:rsid w:val="00F44A41"/>
    <w:rsid w:val="00F47295"/>
    <w:rsid w:val="00F51DF5"/>
    <w:rsid w:val="00F52E7B"/>
    <w:rsid w:val="00F53C30"/>
    <w:rsid w:val="00F56215"/>
    <w:rsid w:val="00F57058"/>
    <w:rsid w:val="00F609F9"/>
    <w:rsid w:val="00F6310B"/>
    <w:rsid w:val="00F648D1"/>
    <w:rsid w:val="00F663B3"/>
    <w:rsid w:val="00F66C7E"/>
    <w:rsid w:val="00F6739C"/>
    <w:rsid w:val="00F71004"/>
    <w:rsid w:val="00F71498"/>
    <w:rsid w:val="00F733C4"/>
    <w:rsid w:val="00F7612B"/>
    <w:rsid w:val="00F77784"/>
    <w:rsid w:val="00F80638"/>
    <w:rsid w:val="00F84617"/>
    <w:rsid w:val="00F8506D"/>
    <w:rsid w:val="00F85073"/>
    <w:rsid w:val="00F8533C"/>
    <w:rsid w:val="00F8646C"/>
    <w:rsid w:val="00F8653C"/>
    <w:rsid w:val="00F90753"/>
    <w:rsid w:val="00F91A65"/>
    <w:rsid w:val="00F91FDF"/>
    <w:rsid w:val="00F938F8"/>
    <w:rsid w:val="00F96376"/>
    <w:rsid w:val="00F97224"/>
    <w:rsid w:val="00FA0B23"/>
    <w:rsid w:val="00FA15F7"/>
    <w:rsid w:val="00FA37C7"/>
    <w:rsid w:val="00FB0A20"/>
    <w:rsid w:val="00FB67F4"/>
    <w:rsid w:val="00FC3800"/>
    <w:rsid w:val="00FC44E0"/>
    <w:rsid w:val="00FC480E"/>
    <w:rsid w:val="00FC4BDD"/>
    <w:rsid w:val="00FC4E0C"/>
    <w:rsid w:val="00FC550E"/>
    <w:rsid w:val="00FC6614"/>
    <w:rsid w:val="00FD0AB2"/>
    <w:rsid w:val="00FD0C38"/>
    <w:rsid w:val="00FD2C6C"/>
    <w:rsid w:val="00FD381A"/>
    <w:rsid w:val="00FD5B36"/>
    <w:rsid w:val="00FD76A9"/>
    <w:rsid w:val="00FE12E6"/>
    <w:rsid w:val="00FE2936"/>
    <w:rsid w:val="00FE43FD"/>
    <w:rsid w:val="00FE71B7"/>
    <w:rsid w:val="00FF16EF"/>
    <w:rsid w:val="00FF71BC"/>
    <w:rsid w:val="00FF726A"/>
    <w:rsid w:val="00FF75E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4DE2E"/>
  <w15:chartTrackingRefBased/>
  <w15:docId w15:val="{178A139E-096B-437F-A52E-A469F53C8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20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45523"/>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Emphasis">
    <w:name w:val="Emphasis"/>
    <w:basedOn w:val="DefaultParagraphFont"/>
    <w:uiPriority w:val="20"/>
    <w:qFormat/>
    <w:rsid w:val="00012092"/>
    <w:rPr>
      <w:i/>
      <w:iCs/>
    </w:rPr>
  </w:style>
  <w:style w:type="character" w:styleId="CommentReference">
    <w:name w:val="annotation reference"/>
    <w:basedOn w:val="DefaultParagraphFont"/>
    <w:uiPriority w:val="99"/>
    <w:semiHidden/>
    <w:unhideWhenUsed/>
    <w:rsid w:val="005B4569"/>
    <w:rPr>
      <w:sz w:val="16"/>
      <w:szCs w:val="16"/>
    </w:rPr>
  </w:style>
  <w:style w:type="paragraph" w:styleId="CommentText">
    <w:name w:val="annotation text"/>
    <w:basedOn w:val="Normal"/>
    <w:link w:val="CommentTextChar"/>
    <w:uiPriority w:val="99"/>
    <w:semiHidden/>
    <w:unhideWhenUsed/>
    <w:rsid w:val="005B4569"/>
    <w:pPr>
      <w:spacing w:line="240" w:lineRule="auto"/>
    </w:pPr>
    <w:rPr>
      <w:sz w:val="20"/>
      <w:szCs w:val="20"/>
    </w:rPr>
  </w:style>
  <w:style w:type="character" w:customStyle="1" w:styleId="CommentTextChar">
    <w:name w:val="Comment Text Char"/>
    <w:basedOn w:val="DefaultParagraphFont"/>
    <w:link w:val="CommentText"/>
    <w:uiPriority w:val="99"/>
    <w:semiHidden/>
    <w:rsid w:val="005B4569"/>
    <w:rPr>
      <w:sz w:val="20"/>
      <w:szCs w:val="20"/>
      <w:lang w:val="en-GB"/>
    </w:rPr>
  </w:style>
  <w:style w:type="paragraph" w:styleId="CommentSubject">
    <w:name w:val="annotation subject"/>
    <w:basedOn w:val="CommentText"/>
    <w:next w:val="CommentText"/>
    <w:link w:val="CommentSubjectChar"/>
    <w:uiPriority w:val="99"/>
    <w:semiHidden/>
    <w:unhideWhenUsed/>
    <w:rsid w:val="005B4569"/>
    <w:rPr>
      <w:b/>
      <w:bCs/>
    </w:rPr>
  </w:style>
  <w:style w:type="character" w:customStyle="1" w:styleId="CommentSubjectChar">
    <w:name w:val="Comment Subject Char"/>
    <w:basedOn w:val="CommentTextChar"/>
    <w:link w:val="CommentSubject"/>
    <w:uiPriority w:val="99"/>
    <w:semiHidden/>
    <w:rsid w:val="005B4569"/>
    <w:rPr>
      <w:b/>
      <w:bCs/>
      <w:sz w:val="20"/>
      <w:szCs w:val="20"/>
      <w:lang w:val="en-GB"/>
    </w:rPr>
  </w:style>
  <w:style w:type="paragraph" w:styleId="BalloonText">
    <w:name w:val="Balloon Text"/>
    <w:basedOn w:val="Normal"/>
    <w:link w:val="BalloonTextChar"/>
    <w:uiPriority w:val="99"/>
    <w:semiHidden/>
    <w:unhideWhenUsed/>
    <w:rsid w:val="005B45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569"/>
    <w:rPr>
      <w:rFonts w:ascii="Segoe UI" w:hAnsi="Segoe UI" w:cs="Segoe UI"/>
      <w:sz w:val="18"/>
      <w:szCs w:val="18"/>
      <w:lang w:val="en-GB"/>
    </w:rPr>
  </w:style>
  <w:style w:type="character" w:styleId="Hyperlink">
    <w:name w:val="Hyperlink"/>
    <w:basedOn w:val="DefaultParagraphFont"/>
    <w:uiPriority w:val="99"/>
    <w:unhideWhenUsed/>
    <w:rsid w:val="005A7E4B"/>
    <w:rPr>
      <w:color w:val="0000FF"/>
      <w:u w:val="single"/>
    </w:rPr>
  </w:style>
  <w:style w:type="paragraph" w:customStyle="1" w:styleId="EndNoteBibliographyTitle">
    <w:name w:val="EndNote Bibliography Title"/>
    <w:basedOn w:val="Normal"/>
    <w:link w:val="EndNoteBibliographyTitleChar"/>
    <w:rsid w:val="005A7E4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7E4B"/>
    <w:rPr>
      <w:rFonts w:ascii="Calibri" w:hAnsi="Calibri" w:cs="Calibri"/>
      <w:noProof/>
      <w:lang w:val="en-US"/>
    </w:rPr>
  </w:style>
  <w:style w:type="paragraph" w:customStyle="1" w:styleId="EndNoteBibliography">
    <w:name w:val="EndNote Bibliography"/>
    <w:basedOn w:val="Normal"/>
    <w:link w:val="EndNoteBibliographyChar"/>
    <w:rsid w:val="005A7E4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7E4B"/>
    <w:rPr>
      <w:rFonts w:ascii="Calibri" w:hAnsi="Calibri" w:cs="Calibri"/>
      <w:noProof/>
      <w:lang w:val="en-US"/>
    </w:rPr>
  </w:style>
  <w:style w:type="character" w:styleId="LineNumber">
    <w:name w:val="line number"/>
    <w:basedOn w:val="DefaultParagraphFont"/>
    <w:uiPriority w:val="99"/>
    <w:semiHidden/>
    <w:unhideWhenUsed/>
    <w:rsid w:val="009651CD"/>
  </w:style>
  <w:style w:type="paragraph" w:styleId="Header">
    <w:name w:val="header"/>
    <w:basedOn w:val="Normal"/>
    <w:link w:val="HeaderChar"/>
    <w:uiPriority w:val="99"/>
    <w:unhideWhenUsed/>
    <w:rsid w:val="009651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51CD"/>
    <w:rPr>
      <w:lang w:val="en-GB"/>
    </w:rPr>
  </w:style>
  <w:style w:type="paragraph" w:styleId="Footer">
    <w:name w:val="footer"/>
    <w:basedOn w:val="Normal"/>
    <w:link w:val="FooterChar"/>
    <w:uiPriority w:val="99"/>
    <w:unhideWhenUsed/>
    <w:rsid w:val="009651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51CD"/>
    <w:rPr>
      <w:lang w:val="en-GB"/>
    </w:rPr>
  </w:style>
  <w:style w:type="paragraph" w:styleId="ListParagraph">
    <w:name w:val="List Paragraph"/>
    <w:basedOn w:val="Normal"/>
    <w:uiPriority w:val="34"/>
    <w:qFormat/>
    <w:rsid w:val="009651CD"/>
    <w:pPr>
      <w:ind w:left="720"/>
      <w:contextualSpacing/>
    </w:pPr>
  </w:style>
  <w:style w:type="paragraph" w:styleId="Revision">
    <w:name w:val="Revision"/>
    <w:hidden/>
    <w:uiPriority w:val="99"/>
    <w:semiHidden/>
    <w:rsid w:val="005E5295"/>
    <w:pPr>
      <w:spacing w:after="0" w:line="240" w:lineRule="auto"/>
    </w:pPr>
    <w:rPr>
      <w:lang w:val="en-GB"/>
    </w:rPr>
  </w:style>
  <w:style w:type="paragraph" w:customStyle="1" w:styleId="MDPI62Acknowledgments">
    <w:name w:val="MDPI_6.2_Acknowledgments"/>
    <w:qFormat/>
    <w:rsid w:val="007176C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character" w:customStyle="1" w:styleId="apple-converted-space">
    <w:name w:val="apple-converted-space"/>
    <w:basedOn w:val="DefaultParagraphFont"/>
    <w:rsid w:val="003F1B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379902">
      <w:bodyDiv w:val="1"/>
      <w:marLeft w:val="0"/>
      <w:marRight w:val="0"/>
      <w:marTop w:val="0"/>
      <w:marBottom w:val="0"/>
      <w:divBdr>
        <w:top w:val="none" w:sz="0" w:space="0" w:color="auto"/>
        <w:left w:val="none" w:sz="0" w:space="0" w:color="auto"/>
        <w:bottom w:val="none" w:sz="0" w:space="0" w:color="auto"/>
        <w:right w:val="none" w:sz="0" w:space="0" w:color="auto"/>
      </w:divBdr>
    </w:div>
    <w:div w:id="328409424">
      <w:bodyDiv w:val="1"/>
      <w:marLeft w:val="0"/>
      <w:marRight w:val="0"/>
      <w:marTop w:val="0"/>
      <w:marBottom w:val="0"/>
      <w:divBdr>
        <w:top w:val="none" w:sz="0" w:space="0" w:color="auto"/>
        <w:left w:val="none" w:sz="0" w:space="0" w:color="auto"/>
        <w:bottom w:val="none" w:sz="0" w:space="0" w:color="auto"/>
        <w:right w:val="none" w:sz="0" w:space="0" w:color="auto"/>
      </w:divBdr>
    </w:div>
    <w:div w:id="460656147">
      <w:bodyDiv w:val="1"/>
      <w:marLeft w:val="0"/>
      <w:marRight w:val="0"/>
      <w:marTop w:val="0"/>
      <w:marBottom w:val="0"/>
      <w:divBdr>
        <w:top w:val="none" w:sz="0" w:space="0" w:color="auto"/>
        <w:left w:val="none" w:sz="0" w:space="0" w:color="auto"/>
        <w:bottom w:val="none" w:sz="0" w:space="0" w:color="auto"/>
        <w:right w:val="none" w:sz="0" w:space="0" w:color="auto"/>
      </w:divBdr>
    </w:div>
    <w:div w:id="611087191">
      <w:bodyDiv w:val="1"/>
      <w:marLeft w:val="0"/>
      <w:marRight w:val="0"/>
      <w:marTop w:val="0"/>
      <w:marBottom w:val="0"/>
      <w:divBdr>
        <w:top w:val="none" w:sz="0" w:space="0" w:color="auto"/>
        <w:left w:val="none" w:sz="0" w:space="0" w:color="auto"/>
        <w:bottom w:val="none" w:sz="0" w:space="0" w:color="auto"/>
        <w:right w:val="none" w:sz="0" w:space="0" w:color="auto"/>
      </w:divBdr>
    </w:div>
    <w:div w:id="871965430">
      <w:bodyDiv w:val="1"/>
      <w:marLeft w:val="0"/>
      <w:marRight w:val="0"/>
      <w:marTop w:val="0"/>
      <w:marBottom w:val="0"/>
      <w:divBdr>
        <w:top w:val="none" w:sz="0" w:space="0" w:color="auto"/>
        <w:left w:val="none" w:sz="0" w:space="0" w:color="auto"/>
        <w:bottom w:val="none" w:sz="0" w:space="0" w:color="auto"/>
        <w:right w:val="none" w:sz="0" w:space="0" w:color="auto"/>
      </w:divBdr>
    </w:div>
    <w:div w:id="903688035">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1192835881">
      <w:bodyDiv w:val="1"/>
      <w:marLeft w:val="0"/>
      <w:marRight w:val="0"/>
      <w:marTop w:val="0"/>
      <w:marBottom w:val="0"/>
      <w:divBdr>
        <w:top w:val="none" w:sz="0" w:space="0" w:color="auto"/>
        <w:left w:val="none" w:sz="0" w:space="0" w:color="auto"/>
        <w:bottom w:val="none" w:sz="0" w:space="0" w:color="auto"/>
        <w:right w:val="none" w:sz="0" w:space="0" w:color="auto"/>
      </w:divBdr>
    </w:div>
    <w:div w:id="1351638029">
      <w:bodyDiv w:val="1"/>
      <w:marLeft w:val="0"/>
      <w:marRight w:val="0"/>
      <w:marTop w:val="0"/>
      <w:marBottom w:val="0"/>
      <w:divBdr>
        <w:top w:val="none" w:sz="0" w:space="0" w:color="auto"/>
        <w:left w:val="none" w:sz="0" w:space="0" w:color="auto"/>
        <w:bottom w:val="none" w:sz="0" w:space="0" w:color="auto"/>
        <w:right w:val="none" w:sz="0" w:space="0" w:color="auto"/>
      </w:divBdr>
    </w:div>
    <w:div w:id="1368481029">
      <w:bodyDiv w:val="1"/>
      <w:marLeft w:val="0"/>
      <w:marRight w:val="0"/>
      <w:marTop w:val="0"/>
      <w:marBottom w:val="0"/>
      <w:divBdr>
        <w:top w:val="none" w:sz="0" w:space="0" w:color="auto"/>
        <w:left w:val="none" w:sz="0" w:space="0" w:color="auto"/>
        <w:bottom w:val="none" w:sz="0" w:space="0" w:color="auto"/>
        <w:right w:val="none" w:sz="0" w:space="0" w:color="auto"/>
      </w:divBdr>
    </w:div>
    <w:div w:id="1735160975">
      <w:bodyDiv w:val="1"/>
      <w:marLeft w:val="0"/>
      <w:marRight w:val="0"/>
      <w:marTop w:val="0"/>
      <w:marBottom w:val="0"/>
      <w:divBdr>
        <w:top w:val="none" w:sz="0" w:space="0" w:color="auto"/>
        <w:left w:val="none" w:sz="0" w:space="0" w:color="auto"/>
        <w:bottom w:val="none" w:sz="0" w:space="0" w:color="auto"/>
        <w:right w:val="none" w:sz="0" w:space="0" w:color="auto"/>
      </w:divBdr>
    </w:div>
    <w:div w:id="1777091406">
      <w:bodyDiv w:val="1"/>
      <w:marLeft w:val="0"/>
      <w:marRight w:val="0"/>
      <w:marTop w:val="0"/>
      <w:marBottom w:val="0"/>
      <w:divBdr>
        <w:top w:val="none" w:sz="0" w:space="0" w:color="auto"/>
        <w:left w:val="none" w:sz="0" w:space="0" w:color="auto"/>
        <w:bottom w:val="none" w:sz="0" w:space="0" w:color="auto"/>
        <w:right w:val="none" w:sz="0" w:space="0" w:color="auto"/>
      </w:divBdr>
    </w:div>
    <w:div w:id="1845775944">
      <w:bodyDiv w:val="1"/>
      <w:marLeft w:val="0"/>
      <w:marRight w:val="0"/>
      <w:marTop w:val="0"/>
      <w:marBottom w:val="0"/>
      <w:divBdr>
        <w:top w:val="none" w:sz="0" w:space="0" w:color="auto"/>
        <w:left w:val="none" w:sz="0" w:space="0" w:color="auto"/>
        <w:bottom w:val="none" w:sz="0" w:space="0" w:color="auto"/>
        <w:right w:val="none" w:sz="0" w:space="0" w:color="auto"/>
      </w:divBdr>
    </w:div>
    <w:div w:id="1932273745">
      <w:bodyDiv w:val="1"/>
      <w:marLeft w:val="0"/>
      <w:marRight w:val="0"/>
      <w:marTop w:val="0"/>
      <w:marBottom w:val="0"/>
      <w:divBdr>
        <w:top w:val="none" w:sz="0" w:space="0" w:color="auto"/>
        <w:left w:val="none" w:sz="0" w:space="0" w:color="auto"/>
        <w:bottom w:val="none" w:sz="0" w:space="0" w:color="auto"/>
        <w:right w:val="none" w:sz="0" w:space="0" w:color="auto"/>
      </w:divBdr>
    </w:div>
    <w:div w:id="1934319740">
      <w:bodyDiv w:val="1"/>
      <w:marLeft w:val="0"/>
      <w:marRight w:val="0"/>
      <w:marTop w:val="0"/>
      <w:marBottom w:val="0"/>
      <w:divBdr>
        <w:top w:val="none" w:sz="0" w:space="0" w:color="auto"/>
        <w:left w:val="none" w:sz="0" w:space="0" w:color="auto"/>
        <w:bottom w:val="none" w:sz="0" w:space="0" w:color="auto"/>
        <w:right w:val="none" w:sz="0" w:space="0" w:color="auto"/>
      </w:divBdr>
    </w:div>
    <w:div w:id="204756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dellytools/delly" TargetMode="External"/><Relationship Id="rId18" Type="http://schemas.openxmlformats.org/officeDocument/2006/relationships/hyperlink" Target="http://www.ppmi-info.org/data"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gtexportal.org/home/" TargetMode="External"/><Relationship Id="rId17" Type="http://schemas.openxmlformats.org/officeDocument/2006/relationships/hyperlink" Target="https://gtexportal.org/home/" TargetMode="External"/><Relationship Id="rId2" Type="http://schemas.openxmlformats.org/officeDocument/2006/relationships/customXml" Target="../customXml/item2.xml"/><Relationship Id="rId16" Type="http://schemas.openxmlformats.org/officeDocument/2006/relationships/hyperlink" Target="http://www.ppmi-info.org/data" TargetMode="External"/><Relationship Id="rId20" Type="http://schemas.openxmlformats.org/officeDocument/2006/relationships/hyperlink" Target="https://commonfund.nih.gov/GTE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dellytools/delly" TargetMode="External"/><Relationship Id="rId5" Type="http://schemas.openxmlformats.org/officeDocument/2006/relationships/numbering" Target="numbering.xml"/><Relationship Id="rId15" Type="http://schemas.openxmlformats.org/officeDocument/2006/relationships/hyperlink" Target="https://gtexportal.org/home/"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www.ppmi-info.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nome.ucsc.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D2D592F52398346873DC077EB15B49F" ma:contentTypeVersion="12" ma:contentTypeDescription="Create a new document." ma:contentTypeScope="" ma:versionID="ece52b2abc3c33d52db15be1c5d5dc17">
  <xsd:schema xmlns:xsd="http://www.w3.org/2001/XMLSchema" xmlns:xs="http://www.w3.org/2001/XMLSchema" xmlns:p="http://schemas.microsoft.com/office/2006/metadata/properties" xmlns:ns1="http://schemas.microsoft.com/sharepoint/v3" xmlns:ns3="e7a64f3f-581c-42e6-9618-a6ce6184b73d" targetNamespace="http://schemas.microsoft.com/office/2006/metadata/properties" ma:root="true" ma:fieldsID="84468149dcc127f4ae26ca5a87a3f77a" ns1:_="" ns3:_="">
    <xsd:import namespace="http://schemas.microsoft.com/sharepoint/v3"/>
    <xsd:import namespace="e7a64f3f-581c-42e6-9618-a6ce6184b73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1:_ip_UnifiedCompliancePolicyProperties" minOccurs="0"/>
                <xsd:element ref="ns1:_ip_UnifiedCompliancePolicyUIActio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a64f3f-581c-42e6-9618-a6ce6184b7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34AFC-9B23-478C-A59D-8DA987BD5226}">
  <ds:schemaRefs>
    <ds:schemaRef ds:uri="http://schemas.microsoft.com/office/2006/metadata/properties"/>
    <ds:schemaRef ds:uri="http://schemas.microsoft.com/sharepoint/v3"/>
    <ds:schemaRef ds:uri="http://purl.org/dc/terms/"/>
    <ds:schemaRef ds:uri="e7a64f3f-581c-42e6-9618-a6ce6184b73d"/>
    <ds:schemaRef ds:uri="http://schemas.microsoft.com/office/infopath/2007/PartnerControls"/>
    <ds:schemaRef ds:uri="http://purl.org/dc/dcmitype/"/>
    <ds:schemaRef ds:uri="http://schemas.microsoft.com/office/2006/documentManagement/types"/>
    <ds:schemaRef ds:uri="http://purl.org/dc/elements/1.1/"/>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ED3D64B0-C178-41C4-AF1B-3171C717D3C9}">
  <ds:schemaRefs>
    <ds:schemaRef ds:uri="http://schemas.microsoft.com/sharepoint/v3/contenttype/forms"/>
  </ds:schemaRefs>
</ds:datastoreItem>
</file>

<file path=customXml/itemProps3.xml><?xml version="1.0" encoding="utf-8"?>
<ds:datastoreItem xmlns:ds="http://schemas.openxmlformats.org/officeDocument/2006/customXml" ds:itemID="{9AC82B9E-A448-4B98-861A-D357D7CEFA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7a64f3f-581c-42e6-9618-a6ce6184b7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820FF1-21A0-4092-8047-A15046995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0307</Words>
  <Characters>5875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6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gail Pfaff</dc:creator>
  <cp:keywords/>
  <dc:description/>
  <cp:lastModifiedBy>Abigail Pfaff</cp:lastModifiedBy>
  <cp:revision>2</cp:revision>
  <dcterms:created xsi:type="dcterms:W3CDTF">2021-04-28T02:35:00Z</dcterms:created>
  <dcterms:modified xsi:type="dcterms:W3CDTF">2021-04-2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2D592F52398346873DC077EB15B49F</vt:lpwstr>
  </property>
</Properties>
</file>